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77777777" w:rsidR="00E76F2D" w:rsidRDefault="00E76F2D" w:rsidP="0099641F"/>
    <w:p w14:paraId="7F1B8D00" w14:textId="77777777" w:rsidR="00C17241" w:rsidRDefault="00C17241" w:rsidP="0099641F"/>
    <w:p w14:paraId="5EFD268B" w14:textId="77777777" w:rsidR="00C17241" w:rsidRDefault="00C17241" w:rsidP="0099641F"/>
    <w:p w14:paraId="30BC91EA" w14:textId="77777777" w:rsidR="00C17241" w:rsidRDefault="00C17241" w:rsidP="0099641F"/>
    <w:p w14:paraId="4D369BAB" w14:textId="77777777" w:rsidR="00C17241" w:rsidRDefault="00C17241" w:rsidP="0099641F"/>
    <w:p w14:paraId="42FECAE9" w14:textId="77777777"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2"/>
          <w:pgSz w:w="11906" w:h="16838"/>
          <w:pgMar w:top="3572" w:right="2835" w:bottom="1440" w:left="2835" w:header="720" w:footer="720" w:gutter="0"/>
          <w:cols w:space="720"/>
          <w:docGrid w:linePitch="360"/>
        </w:sectPr>
      </w:pPr>
    </w:p>
    <w:p w14:paraId="0209CEF9"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253E895D" w:rsidR="007D210E" w:rsidRPr="007D210E" w:rsidRDefault="007D210E" w:rsidP="007D210E">
      <w:pPr>
        <w:pStyle w:val="TOC1"/>
        <w:rPr>
          <w:noProof/>
          <w:lang w:eastAsia="en-GB"/>
        </w:rPr>
      </w:pPr>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3AEA5D8C" w14:textId="4528511D" w:rsidR="004D522E"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959835" w:history="1">
            <w:r w:rsidR="004D522E" w:rsidRPr="00096F64">
              <w:rPr>
                <w:rStyle w:val="Hyperlink"/>
                <w:noProof/>
              </w:rPr>
              <w:t>Chapter 1 Summary</w:t>
            </w:r>
            <w:r w:rsidR="004D522E">
              <w:rPr>
                <w:noProof/>
                <w:webHidden/>
              </w:rPr>
              <w:tab/>
            </w:r>
            <w:r w:rsidR="004D522E">
              <w:rPr>
                <w:noProof/>
                <w:webHidden/>
              </w:rPr>
              <w:fldChar w:fldCharType="begin"/>
            </w:r>
            <w:r w:rsidR="004D522E">
              <w:rPr>
                <w:noProof/>
                <w:webHidden/>
              </w:rPr>
              <w:instrText xml:space="preserve"> PAGEREF _Toc39959835 \h </w:instrText>
            </w:r>
            <w:r w:rsidR="004D522E">
              <w:rPr>
                <w:noProof/>
                <w:webHidden/>
              </w:rPr>
            </w:r>
            <w:r w:rsidR="004D522E">
              <w:rPr>
                <w:noProof/>
                <w:webHidden/>
              </w:rPr>
              <w:fldChar w:fldCharType="separate"/>
            </w:r>
            <w:r w:rsidR="004D522E">
              <w:rPr>
                <w:noProof/>
                <w:webHidden/>
              </w:rPr>
              <w:t>1</w:t>
            </w:r>
            <w:r w:rsidR="004D522E">
              <w:rPr>
                <w:noProof/>
                <w:webHidden/>
              </w:rPr>
              <w:fldChar w:fldCharType="end"/>
            </w:r>
          </w:hyperlink>
        </w:p>
        <w:p w14:paraId="4C1396BB" w14:textId="1AB36F15" w:rsidR="004D522E" w:rsidRDefault="00045DA1">
          <w:pPr>
            <w:pStyle w:val="TOC1"/>
            <w:tabs>
              <w:tab w:val="right" w:leader="dot" w:pos="7831"/>
            </w:tabs>
            <w:rPr>
              <w:rFonts w:asciiTheme="minorHAnsi" w:eastAsiaTheme="minorEastAsia" w:hAnsiTheme="minorHAnsi" w:cstheme="minorBidi"/>
              <w:noProof/>
              <w:sz w:val="22"/>
              <w:szCs w:val="22"/>
              <w:lang w:eastAsia="en-GB"/>
            </w:rPr>
          </w:pPr>
          <w:hyperlink w:anchor="_Toc39959836" w:history="1">
            <w:r w:rsidR="004D522E" w:rsidRPr="00096F64">
              <w:rPr>
                <w:rStyle w:val="Hyperlink"/>
                <w:noProof/>
              </w:rPr>
              <w:t>Chapter 2 Controls</w:t>
            </w:r>
            <w:r w:rsidR="004D522E">
              <w:rPr>
                <w:noProof/>
                <w:webHidden/>
              </w:rPr>
              <w:tab/>
            </w:r>
            <w:r w:rsidR="004D522E">
              <w:rPr>
                <w:noProof/>
                <w:webHidden/>
              </w:rPr>
              <w:fldChar w:fldCharType="begin"/>
            </w:r>
            <w:r w:rsidR="004D522E">
              <w:rPr>
                <w:noProof/>
                <w:webHidden/>
              </w:rPr>
              <w:instrText xml:space="preserve"> PAGEREF _Toc39959836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268A59BA" w14:textId="6AC40319"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37" w:history="1">
            <w:r w:rsidR="004D522E" w:rsidRPr="00096F64">
              <w:rPr>
                <w:rStyle w:val="Hyperlink"/>
                <w:noProof/>
              </w:rPr>
              <w:t>2.1. Camera</w:t>
            </w:r>
            <w:r w:rsidR="004D522E">
              <w:rPr>
                <w:noProof/>
                <w:webHidden/>
              </w:rPr>
              <w:tab/>
            </w:r>
            <w:r w:rsidR="004D522E">
              <w:rPr>
                <w:noProof/>
                <w:webHidden/>
              </w:rPr>
              <w:fldChar w:fldCharType="begin"/>
            </w:r>
            <w:r w:rsidR="004D522E">
              <w:rPr>
                <w:noProof/>
                <w:webHidden/>
              </w:rPr>
              <w:instrText xml:space="preserve"> PAGEREF _Toc39959837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24A10D96" w14:textId="51554DF1"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38" w:history="1">
            <w:r w:rsidR="004D522E" w:rsidRPr="00096F64">
              <w:rPr>
                <w:rStyle w:val="Hyperlink"/>
                <w:noProof/>
              </w:rPr>
              <w:t>2.2. Global Key Mappings</w:t>
            </w:r>
            <w:r w:rsidR="004D522E">
              <w:rPr>
                <w:noProof/>
                <w:webHidden/>
              </w:rPr>
              <w:tab/>
            </w:r>
            <w:r w:rsidR="004D522E">
              <w:rPr>
                <w:noProof/>
                <w:webHidden/>
              </w:rPr>
              <w:fldChar w:fldCharType="begin"/>
            </w:r>
            <w:r w:rsidR="004D522E">
              <w:rPr>
                <w:noProof/>
                <w:webHidden/>
              </w:rPr>
              <w:instrText xml:space="preserve"> PAGEREF _Toc39959838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5193053D" w14:textId="527CA3C8"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39" w:history="1">
            <w:r w:rsidR="004D522E" w:rsidRPr="00096F64">
              <w:rPr>
                <w:rStyle w:val="Hyperlink"/>
                <w:noProof/>
              </w:rPr>
              <w:t>2.3. Dialogue Specific</w:t>
            </w:r>
            <w:r w:rsidR="004D522E">
              <w:rPr>
                <w:noProof/>
                <w:webHidden/>
              </w:rPr>
              <w:tab/>
            </w:r>
            <w:r w:rsidR="004D522E">
              <w:rPr>
                <w:noProof/>
                <w:webHidden/>
              </w:rPr>
              <w:fldChar w:fldCharType="begin"/>
            </w:r>
            <w:r w:rsidR="004D522E">
              <w:rPr>
                <w:noProof/>
                <w:webHidden/>
              </w:rPr>
              <w:instrText xml:space="preserve"> PAGEREF _Toc39959839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103CD585" w14:textId="708C24E2" w:rsidR="004D522E" w:rsidRDefault="00045DA1">
          <w:pPr>
            <w:pStyle w:val="TOC1"/>
            <w:tabs>
              <w:tab w:val="right" w:leader="dot" w:pos="7831"/>
            </w:tabs>
            <w:rPr>
              <w:rFonts w:asciiTheme="minorHAnsi" w:eastAsiaTheme="minorEastAsia" w:hAnsiTheme="minorHAnsi" w:cstheme="minorBidi"/>
              <w:noProof/>
              <w:sz w:val="22"/>
              <w:szCs w:val="22"/>
              <w:lang w:eastAsia="en-GB"/>
            </w:rPr>
          </w:pPr>
          <w:hyperlink w:anchor="_Toc39959840" w:history="1">
            <w:r w:rsidR="004D522E" w:rsidRPr="00096F64">
              <w:rPr>
                <w:rStyle w:val="Hyperlink"/>
                <w:noProof/>
              </w:rPr>
              <w:t>Chapter 3 Features</w:t>
            </w:r>
            <w:r w:rsidR="004D522E">
              <w:rPr>
                <w:noProof/>
                <w:webHidden/>
              </w:rPr>
              <w:tab/>
            </w:r>
            <w:r w:rsidR="004D522E">
              <w:rPr>
                <w:noProof/>
                <w:webHidden/>
              </w:rPr>
              <w:fldChar w:fldCharType="begin"/>
            </w:r>
            <w:r w:rsidR="004D522E">
              <w:rPr>
                <w:noProof/>
                <w:webHidden/>
              </w:rPr>
              <w:instrText xml:space="preserve"> PAGEREF _Toc39959840 \h </w:instrText>
            </w:r>
            <w:r w:rsidR="004D522E">
              <w:rPr>
                <w:noProof/>
                <w:webHidden/>
              </w:rPr>
            </w:r>
            <w:r w:rsidR="004D522E">
              <w:rPr>
                <w:noProof/>
                <w:webHidden/>
              </w:rPr>
              <w:fldChar w:fldCharType="separate"/>
            </w:r>
            <w:r w:rsidR="004D522E">
              <w:rPr>
                <w:noProof/>
                <w:webHidden/>
              </w:rPr>
              <w:t>4</w:t>
            </w:r>
            <w:r w:rsidR="004D522E">
              <w:rPr>
                <w:noProof/>
                <w:webHidden/>
              </w:rPr>
              <w:fldChar w:fldCharType="end"/>
            </w:r>
          </w:hyperlink>
        </w:p>
        <w:p w14:paraId="08D8196D" w14:textId="4B42C00D"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41" w:history="1">
            <w:r w:rsidR="004D522E" w:rsidRPr="00096F64">
              <w:rPr>
                <w:rStyle w:val="Hyperlink"/>
                <w:noProof/>
              </w:rPr>
              <w:t>3.1. Mouse Use</w:t>
            </w:r>
            <w:r w:rsidR="004D522E">
              <w:rPr>
                <w:noProof/>
                <w:webHidden/>
              </w:rPr>
              <w:tab/>
            </w:r>
            <w:r w:rsidR="004D522E">
              <w:rPr>
                <w:noProof/>
                <w:webHidden/>
              </w:rPr>
              <w:fldChar w:fldCharType="begin"/>
            </w:r>
            <w:r w:rsidR="004D522E">
              <w:rPr>
                <w:noProof/>
                <w:webHidden/>
              </w:rPr>
              <w:instrText xml:space="preserve"> PAGEREF _Toc39959841 \h </w:instrText>
            </w:r>
            <w:r w:rsidR="004D522E">
              <w:rPr>
                <w:noProof/>
                <w:webHidden/>
              </w:rPr>
            </w:r>
            <w:r w:rsidR="004D522E">
              <w:rPr>
                <w:noProof/>
                <w:webHidden/>
              </w:rPr>
              <w:fldChar w:fldCharType="separate"/>
            </w:r>
            <w:r w:rsidR="004D522E">
              <w:rPr>
                <w:noProof/>
                <w:webHidden/>
              </w:rPr>
              <w:t>4</w:t>
            </w:r>
            <w:r w:rsidR="004D522E">
              <w:rPr>
                <w:noProof/>
                <w:webHidden/>
              </w:rPr>
              <w:fldChar w:fldCharType="end"/>
            </w:r>
          </w:hyperlink>
        </w:p>
        <w:p w14:paraId="6554105C" w14:textId="5F480C79"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42" w:history="1">
            <w:r w:rsidR="004D522E" w:rsidRPr="00096F64">
              <w:rPr>
                <w:rStyle w:val="Hyperlink"/>
                <w:noProof/>
              </w:rPr>
              <w:t>3.2. Camera Improvements</w:t>
            </w:r>
            <w:r w:rsidR="004D522E">
              <w:rPr>
                <w:noProof/>
                <w:webHidden/>
              </w:rPr>
              <w:tab/>
            </w:r>
            <w:r w:rsidR="004D522E">
              <w:rPr>
                <w:noProof/>
                <w:webHidden/>
              </w:rPr>
              <w:fldChar w:fldCharType="begin"/>
            </w:r>
            <w:r w:rsidR="004D522E">
              <w:rPr>
                <w:noProof/>
                <w:webHidden/>
              </w:rPr>
              <w:instrText xml:space="preserve"> PAGEREF _Toc39959842 \h </w:instrText>
            </w:r>
            <w:r w:rsidR="004D522E">
              <w:rPr>
                <w:noProof/>
                <w:webHidden/>
              </w:rPr>
            </w:r>
            <w:r w:rsidR="004D522E">
              <w:rPr>
                <w:noProof/>
                <w:webHidden/>
              </w:rPr>
              <w:fldChar w:fldCharType="separate"/>
            </w:r>
            <w:r w:rsidR="004D522E">
              <w:rPr>
                <w:noProof/>
                <w:webHidden/>
              </w:rPr>
              <w:t>6</w:t>
            </w:r>
            <w:r w:rsidR="004D522E">
              <w:rPr>
                <w:noProof/>
                <w:webHidden/>
              </w:rPr>
              <w:fldChar w:fldCharType="end"/>
            </w:r>
          </w:hyperlink>
        </w:p>
        <w:p w14:paraId="6504883D" w14:textId="05C541D8"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43" w:history="1">
            <w:r w:rsidR="004D522E" w:rsidRPr="00096F64">
              <w:rPr>
                <w:rStyle w:val="Hyperlink"/>
                <w:noProof/>
              </w:rPr>
              <w:t>3.3. Object Highlighting</w:t>
            </w:r>
            <w:r w:rsidR="004D522E">
              <w:rPr>
                <w:noProof/>
                <w:webHidden/>
              </w:rPr>
              <w:tab/>
            </w:r>
            <w:r w:rsidR="004D522E">
              <w:rPr>
                <w:noProof/>
                <w:webHidden/>
              </w:rPr>
              <w:fldChar w:fldCharType="begin"/>
            </w:r>
            <w:r w:rsidR="004D522E">
              <w:rPr>
                <w:noProof/>
                <w:webHidden/>
              </w:rPr>
              <w:instrText xml:space="preserve"> PAGEREF _Toc39959843 \h </w:instrText>
            </w:r>
            <w:r w:rsidR="004D522E">
              <w:rPr>
                <w:noProof/>
                <w:webHidden/>
              </w:rPr>
            </w:r>
            <w:r w:rsidR="004D522E">
              <w:rPr>
                <w:noProof/>
                <w:webHidden/>
              </w:rPr>
              <w:fldChar w:fldCharType="separate"/>
            </w:r>
            <w:r w:rsidR="004D522E">
              <w:rPr>
                <w:noProof/>
                <w:webHidden/>
              </w:rPr>
              <w:t>8</w:t>
            </w:r>
            <w:r w:rsidR="004D522E">
              <w:rPr>
                <w:noProof/>
                <w:webHidden/>
              </w:rPr>
              <w:fldChar w:fldCharType="end"/>
            </w:r>
          </w:hyperlink>
        </w:p>
        <w:p w14:paraId="79EB7ECC" w14:textId="32E34854"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44" w:history="1">
            <w:r w:rsidR="004D522E" w:rsidRPr="00096F64">
              <w:rPr>
                <w:rStyle w:val="Hyperlink"/>
                <w:noProof/>
              </w:rPr>
              <w:t>3.4. Actions</w:t>
            </w:r>
            <w:r w:rsidR="004D522E">
              <w:rPr>
                <w:noProof/>
                <w:webHidden/>
              </w:rPr>
              <w:tab/>
            </w:r>
            <w:r w:rsidR="004D522E">
              <w:rPr>
                <w:noProof/>
                <w:webHidden/>
              </w:rPr>
              <w:fldChar w:fldCharType="begin"/>
            </w:r>
            <w:r w:rsidR="004D522E">
              <w:rPr>
                <w:noProof/>
                <w:webHidden/>
              </w:rPr>
              <w:instrText xml:space="preserve"> PAGEREF _Toc39959844 \h </w:instrText>
            </w:r>
            <w:r w:rsidR="004D522E">
              <w:rPr>
                <w:noProof/>
                <w:webHidden/>
              </w:rPr>
            </w:r>
            <w:r w:rsidR="004D522E">
              <w:rPr>
                <w:noProof/>
                <w:webHidden/>
              </w:rPr>
              <w:fldChar w:fldCharType="separate"/>
            </w:r>
            <w:r w:rsidR="004D522E">
              <w:rPr>
                <w:noProof/>
                <w:webHidden/>
              </w:rPr>
              <w:t>9</w:t>
            </w:r>
            <w:r w:rsidR="004D522E">
              <w:rPr>
                <w:noProof/>
                <w:webHidden/>
              </w:rPr>
              <w:fldChar w:fldCharType="end"/>
            </w:r>
          </w:hyperlink>
        </w:p>
        <w:p w14:paraId="5A6C54DD" w14:textId="71107B1A"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45" w:history="1">
            <w:r w:rsidR="004D522E" w:rsidRPr="00096F64">
              <w:rPr>
                <w:rStyle w:val="Hyperlink"/>
                <w:noProof/>
              </w:rPr>
              <w:t>3.5. Inspectors</w:t>
            </w:r>
            <w:r w:rsidR="004D522E">
              <w:rPr>
                <w:noProof/>
                <w:webHidden/>
              </w:rPr>
              <w:tab/>
            </w:r>
            <w:r w:rsidR="004D522E">
              <w:rPr>
                <w:noProof/>
                <w:webHidden/>
              </w:rPr>
              <w:fldChar w:fldCharType="begin"/>
            </w:r>
            <w:r w:rsidR="004D522E">
              <w:rPr>
                <w:noProof/>
                <w:webHidden/>
              </w:rPr>
              <w:instrText xml:space="preserve"> PAGEREF _Toc39959845 \h </w:instrText>
            </w:r>
            <w:r w:rsidR="004D522E">
              <w:rPr>
                <w:noProof/>
                <w:webHidden/>
              </w:rPr>
            </w:r>
            <w:r w:rsidR="004D522E">
              <w:rPr>
                <w:noProof/>
                <w:webHidden/>
              </w:rPr>
              <w:fldChar w:fldCharType="separate"/>
            </w:r>
            <w:r w:rsidR="004D522E">
              <w:rPr>
                <w:noProof/>
                <w:webHidden/>
              </w:rPr>
              <w:t>12</w:t>
            </w:r>
            <w:r w:rsidR="004D522E">
              <w:rPr>
                <w:noProof/>
                <w:webHidden/>
              </w:rPr>
              <w:fldChar w:fldCharType="end"/>
            </w:r>
          </w:hyperlink>
        </w:p>
        <w:p w14:paraId="09008CC3" w14:textId="1EE99327"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46" w:history="1">
            <w:r w:rsidR="004D522E" w:rsidRPr="00096F64">
              <w:rPr>
                <w:rStyle w:val="Hyperlink"/>
                <w:noProof/>
              </w:rPr>
              <w:t>3.6. Tool System</w:t>
            </w:r>
            <w:r w:rsidR="004D522E">
              <w:rPr>
                <w:noProof/>
                <w:webHidden/>
              </w:rPr>
              <w:tab/>
            </w:r>
            <w:r w:rsidR="004D522E">
              <w:rPr>
                <w:noProof/>
                <w:webHidden/>
              </w:rPr>
              <w:fldChar w:fldCharType="begin"/>
            </w:r>
            <w:r w:rsidR="004D522E">
              <w:rPr>
                <w:noProof/>
                <w:webHidden/>
              </w:rPr>
              <w:instrText xml:space="preserve"> PAGEREF _Toc39959846 \h </w:instrText>
            </w:r>
            <w:r w:rsidR="004D522E">
              <w:rPr>
                <w:noProof/>
                <w:webHidden/>
              </w:rPr>
            </w:r>
            <w:r w:rsidR="004D522E">
              <w:rPr>
                <w:noProof/>
                <w:webHidden/>
              </w:rPr>
              <w:fldChar w:fldCharType="separate"/>
            </w:r>
            <w:r w:rsidR="004D522E">
              <w:rPr>
                <w:noProof/>
                <w:webHidden/>
              </w:rPr>
              <w:t>19</w:t>
            </w:r>
            <w:r w:rsidR="004D522E">
              <w:rPr>
                <w:noProof/>
                <w:webHidden/>
              </w:rPr>
              <w:fldChar w:fldCharType="end"/>
            </w:r>
          </w:hyperlink>
        </w:p>
        <w:p w14:paraId="7524CC95" w14:textId="72EB22C9"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47" w:history="1">
            <w:r w:rsidR="004D522E" w:rsidRPr="00096F64">
              <w:rPr>
                <w:rStyle w:val="Hyperlink"/>
                <w:noProof/>
              </w:rPr>
              <w:t>3.7. Static Managers</w:t>
            </w:r>
            <w:r w:rsidR="004D522E">
              <w:rPr>
                <w:noProof/>
                <w:webHidden/>
              </w:rPr>
              <w:tab/>
            </w:r>
            <w:r w:rsidR="004D522E">
              <w:rPr>
                <w:noProof/>
                <w:webHidden/>
              </w:rPr>
              <w:fldChar w:fldCharType="begin"/>
            </w:r>
            <w:r w:rsidR="004D522E">
              <w:rPr>
                <w:noProof/>
                <w:webHidden/>
              </w:rPr>
              <w:instrText xml:space="preserve"> PAGEREF _Toc39959847 \h </w:instrText>
            </w:r>
            <w:r w:rsidR="004D522E">
              <w:rPr>
                <w:noProof/>
                <w:webHidden/>
              </w:rPr>
            </w:r>
            <w:r w:rsidR="004D522E">
              <w:rPr>
                <w:noProof/>
                <w:webHidden/>
              </w:rPr>
              <w:fldChar w:fldCharType="separate"/>
            </w:r>
            <w:r w:rsidR="004D522E">
              <w:rPr>
                <w:noProof/>
                <w:webHidden/>
              </w:rPr>
              <w:t>21</w:t>
            </w:r>
            <w:r w:rsidR="004D522E">
              <w:rPr>
                <w:noProof/>
                <w:webHidden/>
              </w:rPr>
              <w:fldChar w:fldCharType="end"/>
            </w:r>
          </w:hyperlink>
        </w:p>
        <w:p w14:paraId="1FC975BA" w14:textId="75F3EF1F" w:rsidR="004D522E" w:rsidRDefault="00045DA1">
          <w:pPr>
            <w:pStyle w:val="TOC1"/>
            <w:tabs>
              <w:tab w:val="right" w:leader="dot" w:pos="7831"/>
            </w:tabs>
            <w:rPr>
              <w:rFonts w:asciiTheme="minorHAnsi" w:eastAsiaTheme="minorEastAsia" w:hAnsiTheme="minorHAnsi" w:cstheme="minorBidi"/>
              <w:noProof/>
              <w:sz w:val="22"/>
              <w:szCs w:val="22"/>
              <w:lang w:eastAsia="en-GB"/>
            </w:rPr>
          </w:pPr>
          <w:hyperlink w:anchor="_Toc39959848" w:history="1">
            <w:r w:rsidR="004D522E" w:rsidRPr="00096F64">
              <w:rPr>
                <w:rStyle w:val="Hyperlink"/>
                <w:noProof/>
              </w:rPr>
              <w:t>Chapter 4 Conclusion</w:t>
            </w:r>
            <w:r w:rsidR="004D522E">
              <w:rPr>
                <w:noProof/>
                <w:webHidden/>
              </w:rPr>
              <w:tab/>
            </w:r>
            <w:r w:rsidR="004D522E">
              <w:rPr>
                <w:noProof/>
                <w:webHidden/>
              </w:rPr>
              <w:fldChar w:fldCharType="begin"/>
            </w:r>
            <w:r w:rsidR="004D522E">
              <w:rPr>
                <w:noProof/>
                <w:webHidden/>
              </w:rPr>
              <w:instrText xml:space="preserve"> PAGEREF _Toc39959848 \h </w:instrText>
            </w:r>
            <w:r w:rsidR="004D522E">
              <w:rPr>
                <w:noProof/>
                <w:webHidden/>
              </w:rPr>
            </w:r>
            <w:r w:rsidR="004D522E">
              <w:rPr>
                <w:noProof/>
                <w:webHidden/>
              </w:rPr>
              <w:fldChar w:fldCharType="separate"/>
            </w:r>
            <w:r w:rsidR="004D522E">
              <w:rPr>
                <w:noProof/>
                <w:webHidden/>
              </w:rPr>
              <w:t>24</w:t>
            </w:r>
            <w:r w:rsidR="004D522E">
              <w:rPr>
                <w:noProof/>
                <w:webHidden/>
              </w:rPr>
              <w:fldChar w:fldCharType="end"/>
            </w:r>
          </w:hyperlink>
        </w:p>
        <w:p w14:paraId="0EB63551" w14:textId="05DF9044"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49" w:history="1">
            <w:r w:rsidR="004D522E" w:rsidRPr="00096F64">
              <w:rPr>
                <w:rStyle w:val="Hyperlink"/>
                <w:noProof/>
              </w:rPr>
              <w:t>4.1. Current Work</w:t>
            </w:r>
            <w:r w:rsidR="004D522E">
              <w:rPr>
                <w:noProof/>
                <w:webHidden/>
              </w:rPr>
              <w:tab/>
            </w:r>
            <w:r w:rsidR="004D522E">
              <w:rPr>
                <w:noProof/>
                <w:webHidden/>
              </w:rPr>
              <w:fldChar w:fldCharType="begin"/>
            </w:r>
            <w:r w:rsidR="004D522E">
              <w:rPr>
                <w:noProof/>
                <w:webHidden/>
              </w:rPr>
              <w:instrText xml:space="preserve"> PAGEREF _Toc39959849 \h </w:instrText>
            </w:r>
            <w:r w:rsidR="004D522E">
              <w:rPr>
                <w:noProof/>
                <w:webHidden/>
              </w:rPr>
            </w:r>
            <w:r w:rsidR="004D522E">
              <w:rPr>
                <w:noProof/>
                <w:webHidden/>
              </w:rPr>
              <w:fldChar w:fldCharType="separate"/>
            </w:r>
            <w:r w:rsidR="004D522E">
              <w:rPr>
                <w:noProof/>
                <w:webHidden/>
              </w:rPr>
              <w:t>24</w:t>
            </w:r>
            <w:r w:rsidR="004D522E">
              <w:rPr>
                <w:noProof/>
                <w:webHidden/>
              </w:rPr>
              <w:fldChar w:fldCharType="end"/>
            </w:r>
          </w:hyperlink>
        </w:p>
        <w:p w14:paraId="7F28289B" w14:textId="1CE7773D"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50" w:history="1">
            <w:r w:rsidR="004D522E" w:rsidRPr="00096F64">
              <w:rPr>
                <w:rStyle w:val="Hyperlink"/>
                <w:noProof/>
              </w:rPr>
              <w:t>4.2. Future Work</w:t>
            </w:r>
            <w:r w:rsidR="004D522E">
              <w:rPr>
                <w:noProof/>
                <w:webHidden/>
              </w:rPr>
              <w:tab/>
            </w:r>
            <w:r w:rsidR="004D522E">
              <w:rPr>
                <w:noProof/>
                <w:webHidden/>
              </w:rPr>
              <w:fldChar w:fldCharType="begin"/>
            </w:r>
            <w:r w:rsidR="004D522E">
              <w:rPr>
                <w:noProof/>
                <w:webHidden/>
              </w:rPr>
              <w:instrText xml:space="preserve"> PAGEREF _Toc39959850 \h </w:instrText>
            </w:r>
            <w:r w:rsidR="004D522E">
              <w:rPr>
                <w:noProof/>
                <w:webHidden/>
              </w:rPr>
            </w:r>
            <w:r w:rsidR="004D522E">
              <w:rPr>
                <w:noProof/>
                <w:webHidden/>
              </w:rPr>
              <w:fldChar w:fldCharType="separate"/>
            </w:r>
            <w:r w:rsidR="004D522E">
              <w:rPr>
                <w:noProof/>
                <w:webHidden/>
              </w:rPr>
              <w:t>26</w:t>
            </w:r>
            <w:r w:rsidR="004D522E">
              <w:rPr>
                <w:noProof/>
                <w:webHidden/>
              </w:rPr>
              <w:fldChar w:fldCharType="end"/>
            </w:r>
          </w:hyperlink>
        </w:p>
        <w:p w14:paraId="42AACDC0" w14:textId="20BA89B0" w:rsidR="004D522E" w:rsidRDefault="00045DA1">
          <w:pPr>
            <w:pStyle w:val="TOC2"/>
            <w:tabs>
              <w:tab w:val="right" w:leader="dot" w:pos="7831"/>
            </w:tabs>
            <w:rPr>
              <w:rFonts w:asciiTheme="minorHAnsi" w:eastAsiaTheme="minorEastAsia" w:hAnsiTheme="minorHAnsi" w:cstheme="minorBidi"/>
              <w:noProof/>
              <w:sz w:val="22"/>
              <w:szCs w:val="22"/>
              <w:lang w:eastAsia="en-GB"/>
            </w:rPr>
          </w:pPr>
          <w:hyperlink w:anchor="_Toc39959851" w:history="1">
            <w:r w:rsidR="004D522E" w:rsidRPr="00096F64">
              <w:rPr>
                <w:rStyle w:val="Hyperlink"/>
                <w:noProof/>
              </w:rPr>
              <w:t>4.3. Summary</w:t>
            </w:r>
            <w:r w:rsidR="004D522E">
              <w:rPr>
                <w:noProof/>
                <w:webHidden/>
              </w:rPr>
              <w:tab/>
            </w:r>
            <w:r w:rsidR="004D522E">
              <w:rPr>
                <w:noProof/>
                <w:webHidden/>
              </w:rPr>
              <w:fldChar w:fldCharType="begin"/>
            </w:r>
            <w:r w:rsidR="004D522E">
              <w:rPr>
                <w:noProof/>
                <w:webHidden/>
              </w:rPr>
              <w:instrText xml:space="preserve"> PAGEREF _Toc39959851 \h </w:instrText>
            </w:r>
            <w:r w:rsidR="004D522E">
              <w:rPr>
                <w:noProof/>
                <w:webHidden/>
              </w:rPr>
            </w:r>
            <w:r w:rsidR="004D522E">
              <w:rPr>
                <w:noProof/>
                <w:webHidden/>
              </w:rPr>
              <w:fldChar w:fldCharType="separate"/>
            </w:r>
            <w:r w:rsidR="004D522E">
              <w:rPr>
                <w:noProof/>
                <w:webHidden/>
              </w:rPr>
              <w:t>27</w:t>
            </w:r>
            <w:r w:rsidR="004D522E">
              <w:rPr>
                <w:noProof/>
                <w:webHidden/>
              </w:rPr>
              <w:fldChar w:fldCharType="end"/>
            </w:r>
          </w:hyperlink>
        </w:p>
        <w:p w14:paraId="2DA419F0" w14:textId="3EB19FBE" w:rsidR="004D522E" w:rsidRDefault="00045DA1">
          <w:pPr>
            <w:pStyle w:val="TOC1"/>
            <w:tabs>
              <w:tab w:val="right" w:leader="dot" w:pos="7831"/>
            </w:tabs>
            <w:rPr>
              <w:rFonts w:asciiTheme="minorHAnsi" w:eastAsiaTheme="minorEastAsia" w:hAnsiTheme="minorHAnsi" w:cstheme="minorBidi"/>
              <w:noProof/>
              <w:sz w:val="22"/>
              <w:szCs w:val="22"/>
              <w:lang w:eastAsia="en-GB"/>
            </w:rPr>
          </w:pPr>
          <w:hyperlink w:anchor="_Toc39959852" w:history="1">
            <w:r w:rsidR="004D522E" w:rsidRPr="00096F64">
              <w:rPr>
                <w:rStyle w:val="Hyperlink"/>
                <w:noProof/>
              </w:rPr>
              <w:t>Chapter 5 References</w:t>
            </w:r>
            <w:r w:rsidR="004D522E">
              <w:rPr>
                <w:noProof/>
                <w:webHidden/>
              </w:rPr>
              <w:tab/>
            </w:r>
            <w:r w:rsidR="004D522E">
              <w:rPr>
                <w:noProof/>
                <w:webHidden/>
              </w:rPr>
              <w:fldChar w:fldCharType="begin"/>
            </w:r>
            <w:r w:rsidR="004D522E">
              <w:rPr>
                <w:noProof/>
                <w:webHidden/>
              </w:rPr>
              <w:instrText xml:space="preserve"> PAGEREF _Toc39959852 \h </w:instrText>
            </w:r>
            <w:r w:rsidR="004D522E">
              <w:rPr>
                <w:noProof/>
                <w:webHidden/>
              </w:rPr>
            </w:r>
            <w:r w:rsidR="004D522E">
              <w:rPr>
                <w:noProof/>
                <w:webHidden/>
              </w:rPr>
              <w:fldChar w:fldCharType="separate"/>
            </w:r>
            <w:r w:rsidR="004D522E">
              <w:rPr>
                <w:noProof/>
                <w:webHidden/>
              </w:rPr>
              <w:t>28</w:t>
            </w:r>
            <w:r w:rsidR="004D522E">
              <w:rPr>
                <w:noProof/>
                <w:webHidden/>
              </w:rPr>
              <w:fldChar w:fldCharType="end"/>
            </w:r>
          </w:hyperlink>
        </w:p>
        <w:p w14:paraId="7B55F217" w14:textId="5D665C28"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0" w:name="_Toc39959835"/>
      <w:r>
        <w:lastRenderedPageBreak/>
        <w:t>Summary</w:t>
      </w:r>
      <w:bookmarkEnd w:id="0"/>
    </w:p>
    <w:p w14:paraId="562A672E" w14:textId="5C413781"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describes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7E2F5A20" w:rsidR="003D73DF" w:rsidRDefault="003D73DF" w:rsidP="003D73DF">
      <w:pPr>
        <w:pStyle w:val="Caption"/>
        <w:jc w:val="center"/>
      </w:pPr>
      <w:r>
        <w:t xml:space="preserve">Table </w:t>
      </w:r>
      <w:fldSimple w:instr=" STYLEREF 1 \s ">
        <w:r w:rsidR="00FA2090">
          <w:rPr>
            <w:noProof/>
          </w:rPr>
          <w:t>1</w:t>
        </w:r>
      </w:fldSimple>
      <w:r w:rsidR="00C712D1">
        <w:noBreakHyphen/>
      </w:r>
      <w:fldSimple w:instr=" SEQ Table \* ARABIC \s 1 ">
        <w:r w:rsidR="00FA2090">
          <w:rPr>
            <w:noProof/>
          </w:rPr>
          <w:t>1</w:t>
        </w:r>
      </w:fldSimple>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1" w:name="_Toc39959836"/>
      <w:r>
        <w:lastRenderedPageBreak/>
        <w:t>Controls</w:t>
      </w:r>
      <w:bookmarkEnd w:id="1"/>
    </w:p>
    <w:p w14:paraId="77D4DCA2" w14:textId="32C53C89" w:rsidR="003D73DF" w:rsidRDefault="001B4667" w:rsidP="003D73DF">
      <w:pPr>
        <w:pStyle w:val="Heading2"/>
      </w:pPr>
      <w:bookmarkStart w:id="2" w:name="_Toc39959837"/>
      <w:r>
        <w:t>2.1</w:t>
      </w:r>
      <w:r w:rsidR="00621013">
        <w:t>.</w:t>
      </w:r>
      <w:r>
        <w:t xml:space="preserve"> </w:t>
      </w:r>
      <w:r w:rsidR="003D73DF">
        <w:t>Camera</w:t>
      </w:r>
      <w:bookmarkEnd w:id="2"/>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3" w:name="_Toc39959838"/>
      <w:r>
        <w:t xml:space="preserve">2.2. Global </w:t>
      </w:r>
      <w:r w:rsidR="00FD2979">
        <w:t>Key Mappings</w:t>
      </w:r>
      <w:bookmarkEnd w:id="3"/>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4" w:name="_Toc39959839"/>
      <w:r>
        <w:t>2.</w:t>
      </w:r>
      <w:r w:rsidR="005B0BBC">
        <w:t>3</w:t>
      </w:r>
      <w:r>
        <w:t xml:space="preserve">. </w:t>
      </w:r>
      <w:r w:rsidR="00002A85">
        <w:t>Dialogue Specific</w:t>
      </w:r>
      <w:bookmarkEnd w:id="4"/>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314FA9FD" w:rsidR="00035814" w:rsidRDefault="00D41A46" w:rsidP="00861569">
      <w:pPr>
        <w:pStyle w:val="Caption"/>
        <w:jc w:val="center"/>
      </w:pPr>
      <w:r>
        <w:t xml:space="preserve">Table </w:t>
      </w:r>
      <w:fldSimple w:instr=" STYLEREF 1 \s ">
        <w:r w:rsidR="00FA2090">
          <w:rPr>
            <w:noProof/>
          </w:rPr>
          <w:t>2</w:t>
        </w:r>
      </w:fldSimple>
      <w:r w:rsidR="00C712D1">
        <w:noBreakHyphen/>
      </w:r>
      <w:fldSimple w:instr=" SEQ Table \* ARABIC \s 1 ">
        <w:r w:rsidR="00FA2090">
          <w:rPr>
            <w:noProof/>
          </w:rPr>
          <w:t>1</w:t>
        </w:r>
      </w:fldSimple>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5" w:name="_Toc39959840"/>
      <w:r>
        <w:lastRenderedPageBreak/>
        <w:t>Features</w:t>
      </w:r>
      <w:bookmarkEnd w:id="5"/>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6" w:name="_Toc39959841"/>
      <w:r>
        <w:t xml:space="preserve">3.1. Mouse </w:t>
      </w:r>
      <w:r w:rsidR="00302AD1">
        <w:t>Us</w:t>
      </w:r>
      <w:r w:rsidR="00AC2E58">
        <w:t>e</w:t>
      </w:r>
      <w:bookmarkEnd w:id="6"/>
    </w:p>
    <w:p w14:paraId="79A74E65" w14:textId="43A079E1" w:rsidR="00DF2FF3" w:rsidRDefault="008D1EB6" w:rsidP="005029EF">
      <w:pPr>
        <w:pStyle w:val="Heading45"/>
      </w:pPr>
      <w:r>
        <w:t>3.1.1</w:t>
      </w:r>
      <w:r w:rsidR="00AA6858">
        <w:t>.</w:t>
      </w:r>
      <w:r>
        <w:t xml:space="preserve"> </w:t>
      </w:r>
      <w:r w:rsidR="00302AD1">
        <w:t>Design</w:t>
      </w:r>
    </w:p>
    <w:p w14:paraId="47A7DF64" w14:textId="2DB6B1EE"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4C83C" w14:textId="77777777" w:rsidR="005029EF" w:rsidRDefault="005029EF" w:rsidP="00DF2FF3"/>
    <w:p w14:paraId="54DC7624" w14:textId="6C921B66" w:rsidR="008D1EB6" w:rsidRPr="008D1EB6" w:rsidRDefault="008D1EB6" w:rsidP="005029EF">
      <w:pPr>
        <w:pStyle w:val="Heading45"/>
      </w:pPr>
      <w:r>
        <w:t>3.1.2. Execution</w:t>
      </w:r>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57EBBC3"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09F5EA88" w14:textId="77777777" w:rsidR="005D453E" w:rsidRDefault="005D453E" w:rsidP="00FA488A">
      <w:pPr>
        <w:pStyle w:val="ListParagraph"/>
      </w:pPr>
    </w:p>
    <w:p w14:paraId="72E88F34" w14:textId="3926F866" w:rsidR="003913A9" w:rsidRPr="008D1EB6" w:rsidRDefault="003913A9" w:rsidP="005029EF">
      <w:pPr>
        <w:pStyle w:val="Heading45"/>
      </w:pPr>
      <w:r>
        <w:lastRenderedPageBreak/>
        <w:t xml:space="preserve">3.1.3. Benefit to </w:t>
      </w:r>
      <w:r w:rsidR="004571E4">
        <w:t>Editor</w:t>
      </w:r>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204DCEB6" w:rsidR="00B16F17" w:rsidRDefault="00B16F17" w:rsidP="00B16F17">
      <w:pPr>
        <w:pStyle w:val="Heading2"/>
      </w:pPr>
      <w:bookmarkStart w:id="7" w:name="_Toc39959842"/>
      <w:r>
        <w:t>3.</w:t>
      </w:r>
      <w:r w:rsidR="009856F3">
        <w:t>2</w:t>
      </w:r>
      <w:r>
        <w:t>. Camera</w:t>
      </w:r>
      <w:r w:rsidR="00AF6A37">
        <w:t xml:space="preserve"> Improvements</w:t>
      </w:r>
      <w:bookmarkEnd w:id="7"/>
    </w:p>
    <w:p w14:paraId="609D1494" w14:textId="5111D74D" w:rsidR="002778DD" w:rsidRDefault="002778DD" w:rsidP="005029EF">
      <w:pPr>
        <w:pStyle w:val="Heading45"/>
      </w:pPr>
      <w:r>
        <w:t>3.2.1. Design</w:t>
      </w:r>
    </w:p>
    <w:p w14:paraId="347D7FA3" w14:textId="513E9192"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686374EA" w14:textId="77777777" w:rsidR="005029EF" w:rsidRDefault="005029EF" w:rsidP="002778DD"/>
    <w:p w14:paraId="3B6AD4AD" w14:textId="4E0322DF" w:rsidR="002778DD" w:rsidRDefault="002778DD" w:rsidP="005029EF">
      <w:pPr>
        <w:pStyle w:val="Heading45"/>
      </w:pPr>
      <w:r>
        <w:t>3.2.2. Execution</w:t>
      </w:r>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681AEBF5"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 xml:space="preserve">position vector are updated to ensure a smooth translation. If the check for the mouse </w:t>
      </w:r>
      <w:r w:rsidR="002B75C7">
        <w:t>wheel</w:t>
      </w:r>
      <w:r w:rsidR="00A13AC9">
        <w:t xml:space="preserve">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2700" cy="476250"/>
                    </a:xfrm>
                    <a:prstGeom prst="rect">
                      <a:avLst/>
                    </a:prstGeom>
                    <a:ln>
                      <a:solidFill>
                        <a:srgbClr val="002060"/>
                      </a:solidFill>
                    </a:ln>
                  </pic:spPr>
                </pic:pic>
              </a:graphicData>
            </a:graphic>
          </wp:inline>
        </w:drawing>
      </w:r>
    </w:p>
    <w:p w14:paraId="05446A3D" w14:textId="0ECCA3AC" w:rsidR="00A13AC9" w:rsidRDefault="00A13AC9" w:rsidP="00A13AC9">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1</w:t>
        </w:r>
      </w:fldSimple>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71750" cy="1219200"/>
                    </a:xfrm>
                    <a:prstGeom prst="rect">
                      <a:avLst/>
                    </a:prstGeom>
                  </pic:spPr>
                </pic:pic>
              </a:graphicData>
            </a:graphic>
          </wp:inline>
        </w:drawing>
      </w:r>
    </w:p>
    <w:p w14:paraId="6C6D6D57" w14:textId="3A209944" w:rsidR="00DB4320" w:rsidRDefault="00DB4320" w:rsidP="00DB4320">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2</w:t>
        </w:r>
      </w:fldSimple>
      <w:r>
        <w:t xml:space="preserve"> Camera focus vs not focussed</w:t>
      </w:r>
    </w:p>
    <w:p w14:paraId="1FB94132" w14:textId="77777777" w:rsidR="006E3BCC" w:rsidRPr="006E3BCC" w:rsidRDefault="006E3BCC" w:rsidP="006E3BCC"/>
    <w:p w14:paraId="332EDCF7" w14:textId="0C1356B6" w:rsidR="002778DD" w:rsidRDefault="002778DD" w:rsidP="005029EF">
      <w:pPr>
        <w:pStyle w:val="Heading45"/>
      </w:pPr>
      <w:r>
        <w:lastRenderedPageBreak/>
        <w:t>3.2.3. Benefit to Editor</w:t>
      </w:r>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8" w:name="_Toc39959843"/>
      <w:r>
        <w:t>3.</w:t>
      </w:r>
      <w:r w:rsidR="009856F3">
        <w:t>3</w:t>
      </w:r>
      <w:r>
        <w:t>. Object Highlighting</w:t>
      </w:r>
      <w:bookmarkEnd w:id="8"/>
    </w:p>
    <w:p w14:paraId="198FF7FA" w14:textId="63422CB2" w:rsidR="001117E9" w:rsidRDefault="001117E9" w:rsidP="005029EF">
      <w:pPr>
        <w:pStyle w:val="Heading45"/>
      </w:pPr>
      <w:r>
        <w:t>3.3.1. Design</w:t>
      </w:r>
    </w:p>
    <w:p w14:paraId="7CB98B1E" w14:textId="4A891DE8"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094D3283" w14:textId="77777777" w:rsidR="005029EF" w:rsidRDefault="005029EF" w:rsidP="001117E9"/>
    <w:p w14:paraId="715CA93D" w14:textId="2018D87C" w:rsidR="00E519EC" w:rsidRDefault="00E519EC" w:rsidP="005029EF">
      <w:pPr>
        <w:pStyle w:val="Heading45"/>
      </w:pPr>
      <w:r>
        <w:t>3.3.2. Execution</w:t>
      </w:r>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7A7A3921"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r w:rsidR="001B2CE5">
        <w:t xml:space="preserve"> The system creates a cube based on the axis-aligned bounding box of the object and thus, the box selection </w:t>
      </w:r>
      <w:r w:rsidR="00F0648F">
        <w:t>does not rotate with the object</w:t>
      </w:r>
      <w:r w:rsidR="001B2CE5">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 xml:space="preserve">and positioned at the origin of the </w:t>
      </w:r>
      <w:r>
        <w:lastRenderedPageBreak/>
        <w:t>object. These vectors are then used in the primitive batch draw line 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5029EF">
      <w:pPr>
        <w:pStyle w:val="Heading45"/>
      </w:pPr>
      <w:r>
        <w:t>3.3.3. Benefit to Editor</w:t>
      </w:r>
    </w:p>
    <w:p w14:paraId="7FCC389A" w14:textId="7AB7FC80" w:rsidR="00FF5960" w:rsidRDefault="00FF5960" w:rsidP="00913616">
      <w:r>
        <w:t xml:space="preserve">This feature is common in other world editors </w:t>
      </w:r>
      <w:r>
        <w:fldChar w:fldCharType="begin"/>
      </w:r>
      <w:r w:rsidR="0044506C">
        <w:instrText xml:space="preserve"> ADDIN ZOTERO_ITEM CSL_CITATION {"citationID":"KCw4zGMh","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0F1601B9" w14:textId="0B923D3A" w:rsidR="00B16F17" w:rsidRDefault="00B16F17" w:rsidP="00B16F17">
      <w:pPr>
        <w:pStyle w:val="Heading2"/>
      </w:pPr>
      <w:bookmarkStart w:id="9" w:name="_Toc39959844"/>
      <w:r>
        <w:t>3.</w:t>
      </w:r>
      <w:r w:rsidR="00A153AF">
        <w:t>4</w:t>
      </w:r>
      <w:r>
        <w:t>. Actions</w:t>
      </w:r>
      <w:bookmarkEnd w:id="9"/>
    </w:p>
    <w:p w14:paraId="5A25941C" w14:textId="2CE7F910" w:rsidR="00803EFF" w:rsidRDefault="00ED35C5" w:rsidP="005029EF">
      <w:pPr>
        <w:pStyle w:val="Heading45"/>
      </w:pPr>
      <w:r>
        <w:t>3.</w:t>
      </w:r>
      <w:r w:rsidR="00A153AF">
        <w:t>4</w:t>
      </w:r>
      <w:r>
        <w:t>.1. Design</w:t>
      </w:r>
    </w:p>
    <w:p w14:paraId="53E35214" w14:textId="71978E46"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5E3A0698" w14:textId="77777777" w:rsidR="005029EF" w:rsidRDefault="005029EF" w:rsidP="008D201E"/>
    <w:p w14:paraId="0B849479" w14:textId="7A7510B7" w:rsidR="006E23C2" w:rsidRDefault="006E23C2" w:rsidP="005029EF">
      <w:pPr>
        <w:pStyle w:val="Heading45"/>
      </w:pPr>
      <w:r>
        <w:t>3.</w:t>
      </w:r>
      <w:r w:rsidR="00A153AF">
        <w:t>4</w:t>
      </w:r>
      <w:r>
        <w:t>.2. Execution</w:t>
      </w:r>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t xml:space="preserve">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w:t>
      </w:r>
      <w:r>
        <w:lastRenderedPageBreak/>
        <w:t>is used whenever the undo or redo functions are called, reducing or increasing the index and returning the appropriate stored state.</w:t>
      </w:r>
    </w:p>
    <w:p w14:paraId="466CBA6B" w14:textId="48999713" w:rsidR="006C7794" w:rsidRDefault="006C7794" w:rsidP="006E23C2">
      <w:pPr>
        <w:pStyle w:val="ListParagraph"/>
      </w:pPr>
      <w:r>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1DD7ADB8"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accessible via the fil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 xml:space="preserve">menu. The primary tool class is constantly updating the Scene Manager to check if its </w:t>
      </w:r>
      <w:r>
        <w:lastRenderedPageBreak/>
        <w:t>autosave is activated.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bookmarkStart w:id="10" w:name="_Hlk39953720"/>
      <w:r>
        <w:rPr>
          <w:b/>
          <w:bCs/>
        </w:rPr>
        <w:t>Save As</w:t>
      </w:r>
      <w:r w:rsidR="00DD0424">
        <w:rPr>
          <w:b/>
          <w:bCs/>
        </w:rPr>
        <w:t xml:space="preserve"> – Load</w:t>
      </w:r>
    </w:p>
    <w:p w14:paraId="0738042F" w14:textId="3D219C79"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w:t>
      </w:r>
      <w:r w:rsidR="00732A6C">
        <w:t>more</w:t>
      </w:r>
      <w:r w:rsidR="00930229">
        <w:t xml:space="preserve"> </w:t>
      </w:r>
      <w:r w:rsidR="00E4359E">
        <w:t xml:space="preserve">database </w:t>
      </w:r>
      <w:r w:rsidR="00930229">
        <w:t>table</w:t>
      </w:r>
      <w:r w:rsidR="00732A6C">
        <w:t>s</w:t>
      </w:r>
      <w:r w:rsidR="00930229">
        <w:t xml:space="preserve"> </w:t>
      </w:r>
      <w:r w:rsidR="00732A6C">
        <w:t>might</w:t>
      </w:r>
      <w:r w:rsidR="00930229">
        <w:t xml:space="preserve"> be required to store object data. To respect the constraints of the project, these features have been recorded as future work.</w:t>
      </w:r>
    </w:p>
    <w:bookmarkEnd w:id="10"/>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4CC811E7" w:rsidR="00B70AC2" w:rsidRDefault="00B70AC2" w:rsidP="00B70AC2">
      <w:pPr>
        <w:pStyle w:val="ListParagraph"/>
        <w:numPr>
          <w:ilvl w:val="0"/>
          <w:numId w:val="39"/>
        </w:numPr>
        <w:rPr>
          <w:b/>
          <w:bCs/>
        </w:rPr>
      </w:pPr>
      <w:r>
        <w:rPr>
          <w:b/>
          <w:bCs/>
        </w:rPr>
        <w:t xml:space="preserve">Cut, Copy </w:t>
      </w:r>
      <w:r w:rsidR="008E7595">
        <w:rPr>
          <w:b/>
          <w:bCs/>
        </w:rPr>
        <w:t>and</w:t>
      </w:r>
      <w:r>
        <w:rPr>
          <w:b/>
          <w:bCs/>
        </w:rPr>
        <w:t xml:space="preserve">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xml:space="preserve">, have been grouped together for explanation. They all operate via the Object </w:t>
      </w:r>
      <w:r>
        <w:lastRenderedPageBreak/>
        <w:t>Manager class, make use of the same storage container of objects and are called throughout the application.</w:t>
      </w:r>
    </w:p>
    <w:p w14:paraId="51859661" w14:textId="4A5512A1" w:rsidR="00B70AC2" w:rsidRDefault="00B70AC2" w:rsidP="00B70AC2">
      <w:pPr>
        <w:pStyle w:val="ListParagraph"/>
      </w:pPr>
      <w:r>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7786591E"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In addition, the X and Z positions of the copied are offset by five units to avoid pasting the object directly on top of the original.</w:t>
      </w:r>
    </w:p>
    <w:p w14:paraId="1D0019D0" w14:textId="34A40184"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12DAEC5D" w14:textId="77777777" w:rsidR="005D453E" w:rsidRDefault="005D453E" w:rsidP="00CF7AC7">
      <w:pPr>
        <w:pStyle w:val="ListParagraph"/>
      </w:pPr>
    </w:p>
    <w:p w14:paraId="4F8743F2" w14:textId="78AF58BD" w:rsidR="003458B7" w:rsidRDefault="003458B7" w:rsidP="005029EF">
      <w:pPr>
        <w:pStyle w:val="Heading45"/>
      </w:pPr>
      <w:r>
        <w:t>3.</w:t>
      </w:r>
      <w:r w:rsidR="00A153AF">
        <w:t>4</w:t>
      </w:r>
      <w:r>
        <w:t>.3. Benefit to Editor</w:t>
      </w:r>
    </w:p>
    <w:p w14:paraId="5DDCE918" w14:textId="57D9EB0E"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rsidR="0044506C">
        <w:instrText xml:space="preserve"> ADDIN ZOTERO_ITEM CSL_CITATION {"citationID":"EbzMwEgG","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7ECDE72" w:rsidR="00B16F17" w:rsidRDefault="00B16F17" w:rsidP="003458B7">
      <w:pPr>
        <w:pStyle w:val="Heading2"/>
        <w:numPr>
          <w:ilvl w:val="0"/>
          <w:numId w:val="0"/>
        </w:numPr>
      </w:pPr>
      <w:bookmarkStart w:id="11" w:name="_Toc39959845"/>
      <w:r>
        <w:t>3.</w:t>
      </w:r>
      <w:r w:rsidR="00A153AF">
        <w:t>5</w:t>
      </w:r>
      <w:r>
        <w:t>. Inspectors</w:t>
      </w:r>
      <w:bookmarkEnd w:id="11"/>
    </w:p>
    <w:p w14:paraId="58066E9C" w14:textId="1419904A" w:rsidR="00B46B1F" w:rsidRPr="00B46B1F" w:rsidRDefault="00B46B1F" w:rsidP="005029EF">
      <w:pPr>
        <w:pStyle w:val="Heading45"/>
      </w:pPr>
      <w:bookmarkStart w:id="12" w:name="_Hlk39940178"/>
      <w:r>
        <w:t>3.</w:t>
      </w:r>
      <w:r w:rsidR="00A153AF">
        <w:t>5</w:t>
      </w:r>
      <w:r>
        <w:t>.1. Design</w:t>
      </w:r>
    </w:p>
    <w:p w14:paraId="614ED6BB" w14:textId="6B1021AB" w:rsidR="00AC0611" w:rsidRDefault="00AC0611" w:rsidP="00AC0611">
      <w:r>
        <w:t xml:space="preserve">To achieve a user-friendly environment throughout the world editor, each main feature category operates a unique dialogue. Throughout development, these dialogues have undergone constant iterations to </w:t>
      </w:r>
      <w:r>
        <w:lastRenderedPageBreak/>
        <w:t xml:space="preserve">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rsidR="0044506C">
        <w:instrText xml:space="preserve"> ADDIN ZOTERO_ITEM CSL_CITATION {"citationID":"SJHKVFc3","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31BD619" w:rsidR="00B46B1F" w:rsidRDefault="0026528E" w:rsidP="00AC0611">
      <w:r>
        <w:tab/>
        <w:t xml:space="preserve">A core principle for UX design is clean, clear representations of data and efficient functionalities </w:t>
      </w:r>
      <w:r>
        <w:fldChar w:fldCharType="begin"/>
      </w:r>
      <w:r w:rsidR="0044506C">
        <w:instrText xml:space="preserve"> ADDIN ZOTERO_ITEM CSL_CITATION {"citationID":"gvMYbvf1","properties":{"formattedCitation":"(Gothelf, 2013)","plainCitation":"(Gothelf, 2013)","dontUpdate":true,"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p w14:paraId="0DF177F8" w14:textId="77777777" w:rsidR="005029EF" w:rsidRDefault="005029EF" w:rsidP="00AC0611"/>
    <w:bookmarkEnd w:id="12"/>
    <w:p w14:paraId="5EF967C7" w14:textId="0145BFD3" w:rsidR="00B46B1F" w:rsidRDefault="00B46B1F" w:rsidP="005029EF">
      <w:pPr>
        <w:pStyle w:val="Heading45"/>
      </w:pPr>
      <w:r>
        <w:t>3.</w:t>
      </w:r>
      <w:r w:rsidR="00A153AF">
        <w:t>5</w:t>
      </w:r>
      <w:r>
        <w:t>.2. Execution</w:t>
      </w:r>
    </w:p>
    <w:p w14:paraId="015C1D29" w14:textId="58FB8BB0"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instead of OK. This method avoids errors when attempting to reopen an exited dialogue 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72279E8E"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 and types).</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w:t>
      </w:r>
      <w:r>
        <w:rPr>
          <w:color w:val="000000" w:themeColor="text1"/>
        </w:rPr>
        <w:lastRenderedPageBreak/>
        <w:t>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If 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62F2EAF5" w:rsidR="00B46B1F" w:rsidRDefault="00072FA5" w:rsidP="0002637D">
      <w:pPr>
        <w:pStyle w:val="Caption"/>
        <w:jc w:val="center"/>
      </w:pPr>
      <w:r>
        <w:t xml:space="preserve">Table </w:t>
      </w:r>
      <w:fldSimple w:instr=" STYLEREF 1 \s ">
        <w:r w:rsidR="00FA2090">
          <w:rPr>
            <w:noProof/>
          </w:rPr>
          <w:t>3</w:t>
        </w:r>
      </w:fldSimple>
      <w:r w:rsidR="00C712D1">
        <w:noBreakHyphen/>
      </w:r>
      <w:fldSimple w:instr=" SEQ Table \* ARABIC \s 1 ">
        <w:r w:rsidR="00FA2090">
          <w:rPr>
            <w:noProof/>
          </w:rPr>
          <w:t>1</w:t>
        </w:r>
      </w:fldSimple>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w:t>
      </w:r>
      <w:r w:rsidR="005B7060">
        <w:rPr>
          <w:color w:val="000000" w:themeColor="text1"/>
        </w:rPr>
        <w:lastRenderedPageBreak/>
        <w:t>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39BFAD49"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573F00">
        <w:t xml:space="preserve"> The user has the option to apply 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04CF48CF" w14:textId="4DA25D9F" w:rsidR="00573F00" w:rsidRDefault="00A84792" w:rsidP="00573F00">
      <w:pPr>
        <w:pStyle w:val="ListParagraph"/>
        <w:ind w:firstLine="720"/>
      </w:pPr>
      <w:r>
        <w:lastRenderedPageBreak/>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During the 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However, if the current paint is already blended, the selected paint simply overwrites to apply an opaque paint.</w:t>
      </w:r>
      <w:r w:rsidR="002C3E97">
        <w:t xml:space="preserve"> </w:t>
      </w:r>
      <w:r w:rsidR="000649F2">
        <w:t xml:space="preserve">It should be noted that when blending the snow texture with others, it does not appear to be blended due to its </w:t>
      </w:r>
      <w:r w:rsidR="002E2FEF">
        <w:t>wh</w:t>
      </w:r>
      <w:r w:rsidR="00081F3F">
        <w:t>ite</w:t>
      </w:r>
      <w:r w:rsidR="000649F2">
        <w:t xml:space="preserve"> colour. </w:t>
      </w:r>
      <w:r w:rsidR="000F5795">
        <w:t xml:space="preserve">Original intentions for this technique saw the blending of more than one texture. Yet, due to </w:t>
      </w:r>
      <w:r w:rsidR="00AE5912">
        <w:t xml:space="preserve">the </w:t>
      </w:r>
      <w:r w:rsidR="000F5795">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63"/>
        <w:gridCol w:w="3968"/>
      </w:tblGrid>
      <w:tr w:rsidR="00C712D1"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C712D1" w14:paraId="31390F68" w14:textId="77777777" w:rsidTr="0002637D">
        <w:tc>
          <w:tcPr>
            <w:tcW w:w="3915" w:type="dxa"/>
          </w:tcPr>
          <w:p w14:paraId="3A9979D4" w14:textId="53F7BEB3" w:rsidR="0002637D" w:rsidRDefault="0002637D" w:rsidP="0002637D">
            <w:r>
              <w:t>Grass</w:t>
            </w:r>
          </w:p>
        </w:tc>
        <w:tc>
          <w:tcPr>
            <w:tcW w:w="3916" w:type="dxa"/>
            <w:vAlign w:val="center"/>
          </w:tcPr>
          <w:p w14:paraId="2CE390DC" w14:textId="5861531D" w:rsidR="0002637D" w:rsidRDefault="0002637D" w:rsidP="0002637D">
            <w:r>
              <w:rPr>
                <w:noProof/>
              </w:rPr>
              <w:drawing>
                <wp:inline distT="0" distB="0" distL="0" distR="0" wp14:anchorId="28BE6345" wp14:editId="7B859FAB">
                  <wp:extent cx="2382520" cy="3987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82520" cy="398780"/>
                          </a:xfrm>
                          <a:prstGeom prst="rect">
                            <a:avLst/>
                          </a:prstGeom>
                        </pic:spPr>
                      </pic:pic>
                    </a:graphicData>
                  </a:graphic>
                </wp:inline>
              </w:drawing>
            </w:r>
          </w:p>
        </w:tc>
      </w:tr>
      <w:tr w:rsidR="00C712D1" w14:paraId="3E5B7ABB" w14:textId="77777777" w:rsidTr="0002637D">
        <w:tc>
          <w:tcPr>
            <w:tcW w:w="3915" w:type="dxa"/>
          </w:tcPr>
          <w:p w14:paraId="7510C732" w14:textId="66FAE533" w:rsidR="0002637D" w:rsidRDefault="0002637D" w:rsidP="0002637D">
            <w:r>
              <w:t>Dirt</w:t>
            </w:r>
          </w:p>
        </w:tc>
        <w:tc>
          <w:tcPr>
            <w:tcW w:w="3916" w:type="dxa"/>
          </w:tcPr>
          <w:p w14:paraId="1FB6AEC5" w14:textId="7FA47035" w:rsidR="0002637D" w:rsidRDefault="0002637D" w:rsidP="0002637D">
            <w:r>
              <w:rPr>
                <w:noProof/>
              </w:rPr>
              <w:drawing>
                <wp:inline distT="0" distB="0" distL="0" distR="0" wp14:anchorId="62719A7C" wp14:editId="538D02D0">
                  <wp:extent cx="2379735" cy="374904"/>
                  <wp:effectExtent l="0" t="0" r="190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3069" cy="422691"/>
                          </a:xfrm>
                          <a:prstGeom prst="rect">
                            <a:avLst/>
                          </a:prstGeom>
                        </pic:spPr>
                      </pic:pic>
                    </a:graphicData>
                  </a:graphic>
                </wp:inline>
              </w:drawing>
            </w:r>
          </w:p>
        </w:tc>
      </w:tr>
      <w:tr w:rsidR="00C712D1" w14:paraId="0948DE73" w14:textId="77777777" w:rsidTr="0002637D">
        <w:tc>
          <w:tcPr>
            <w:tcW w:w="3915" w:type="dxa"/>
          </w:tcPr>
          <w:p w14:paraId="5680367E" w14:textId="0E9B7747" w:rsidR="0002637D" w:rsidRDefault="0002637D" w:rsidP="0002637D">
            <w:r>
              <w:t>Sand</w:t>
            </w:r>
          </w:p>
        </w:tc>
        <w:tc>
          <w:tcPr>
            <w:tcW w:w="3916" w:type="dxa"/>
          </w:tcPr>
          <w:p w14:paraId="0FB76275" w14:textId="5BAD0D36" w:rsidR="0002637D" w:rsidRDefault="00C712D1" w:rsidP="0002637D">
            <w:r>
              <w:rPr>
                <w:noProof/>
              </w:rPr>
              <w:drawing>
                <wp:inline distT="0" distB="0" distL="0" distR="0" wp14:anchorId="18E0B3C0" wp14:editId="7B5A04CB">
                  <wp:extent cx="2367915" cy="35661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5724" cy="372852"/>
                          </a:xfrm>
                          <a:prstGeom prst="rect">
                            <a:avLst/>
                          </a:prstGeom>
                        </pic:spPr>
                      </pic:pic>
                    </a:graphicData>
                  </a:graphic>
                </wp:inline>
              </w:drawing>
            </w:r>
          </w:p>
        </w:tc>
      </w:tr>
      <w:tr w:rsidR="00C712D1" w14:paraId="0255E86B" w14:textId="77777777" w:rsidTr="0002637D">
        <w:tc>
          <w:tcPr>
            <w:tcW w:w="3915" w:type="dxa"/>
          </w:tcPr>
          <w:p w14:paraId="4B8AA13E" w14:textId="52D203AD" w:rsidR="0002637D" w:rsidRDefault="0002637D" w:rsidP="0002637D">
            <w:r>
              <w:t>Stone</w:t>
            </w:r>
          </w:p>
        </w:tc>
        <w:tc>
          <w:tcPr>
            <w:tcW w:w="3916" w:type="dxa"/>
          </w:tcPr>
          <w:p w14:paraId="20589B98" w14:textId="2B5AC396" w:rsidR="0002637D" w:rsidRDefault="00C712D1" w:rsidP="0002637D">
            <w:r>
              <w:rPr>
                <w:noProof/>
              </w:rPr>
              <w:drawing>
                <wp:inline distT="0" distB="0" distL="0" distR="0" wp14:anchorId="540E19CC" wp14:editId="7BA2FC9A">
                  <wp:extent cx="2363852" cy="365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2874" cy="377987"/>
                          </a:xfrm>
                          <a:prstGeom prst="rect">
                            <a:avLst/>
                          </a:prstGeom>
                        </pic:spPr>
                      </pic:pic>
                    </a:graphicData>
                  </a:graphic>
                </wp:inline>
              </w:drawing>
            </w:r>
          </w:p>
        </w:tc>
      </w:tr>
      <w:tr w:rsidR="00C712D1" w14:paraId="4EF82BD6" w14:textId="77777777" w:rsidTr="0002637D">
        <w:tc>
          <w:tcPr>
            <w:tcW w:w="3915" w:type="dxa"/>
          </w:tcPr>
          <w:p w14:paraId="28793A99" w14:textId="61BA9227" w:rsidR="0002637D" w:rsidRDefault="0002637D" w:rsidP="0002637D">
            <w:r>
              <w:t>Snow</w:t>
            </w:r>
          </w:p>
        </w:tc>
        <w:tc>
          <w:tcPr>
            <w:tcW w:w="3916" w:type="dxa"/>
          </w:tcPr>
          <w:p w14:paraId="4DC9BA2D" w14:textId="3F81B837" w:rsidR="0002637D" w:rsidRDefault="00C712D1" w:rsidP="0002637D">
            <w:r>
              <w:rPr>
                <w:noProof/>
              </w:rPr>
              <w:drawing>
                <wp:inline distT="0" distB="0" distL="0" distR="0" wp14:anchorId="6E84EE9E" wp14:editId="39914B66">
                  <wp:extent cx="2361987" cy="4114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2553" cy="420289"/>
                          </a:xfrm>
                          <a:prstGeom prst="rect">
                            <a:avLst/>
                          </a:prstGeom>
                        </pic:spPr>
                      </pic:pic>
                    </a:graphicData>
                  </a:graphic>
                </wp:inline>
              </w:drawing>
            </w:r>
          </w:p>
        </w:tc>
      </w:tr>
    </w:tbl>
    <w:p w14:paraId="0CFFAE57" w14:textId="2913F654" w:rsidR="0002637D" w:rsidRPr="005B777A" w:rsidRDefault="00C712D1" w:rsidP="00C712D1">
      <w:pPr>
        <w:pStyle w:val="Caption"/>
        <w:jc w:val="center"/>
      </w:pPr>
      <w:r>
        <w:lastRenderedPageBreak/>
        <w:t xml:space="preserve">Table </w:t>
      </w:r>
      <w:fldSimple w:instr=" STYLEREF 1 \s ">
        <w:r w:rsidR="00FA2090">
          <w:rPr>
            <w:noProof/>
          </w:rPr>
          <w:t>3</w:t>
        </w:r>
      </w:fldSimple>
      <w:r>
        <w:noBreakHyphen/>
      </w:r>
      <w:fldSimple w:instr=" SEQ Table \* ARABIC \s 1 ">
        <w:r w:rsidR="00FA2090">
          <w:rPr>
            <w:noProof/>
          </w:rPr>
          <w:t>2</w:t>
        </w:r>
      </w:fldSimple>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t>Sculpt</w:t>
      </w:r>
    </w:p>
    <w:p w14:paraId="02F209AE" w14:textId="651003C1" w:rsidR="00B46B1F" w:rsidRDefault="002D37EC" w:rsidP="00B46B1F">
      <w:pPr>
        <w:pStyle w:val="ListParagraph"/>
      </w:pPr>
      <w:r>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tab/>
      </w:r>
      <w:r w:rsidR="00713056">
        <w:t>If the selected sculpt mode is either increase or decrease, the selected geometry positions</w:t>
      </w:r>
      <w:r w:rsidR="0066273F">
        <w:t xml:space="preserve"> of the entire quad</w:t>
      </w:r>
      <w:r w:rsidR="00713056">
        <w:t xml:space="preserve"> are updated based 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lastRenderedPageBreak/>
        <w:tab/>
        <w:t xml:space="preserve">An additional sculpt technique was </w:t>
      </w:r>
      <w:r w:rsidR="00B0735A">
        <w:t>considered</w:t>
      </w:r>
      <w:r>
        <w:t>, although was recorded for future work. This method utilises the mouse drag feature. Much like object manipulation, the user can select a piece 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6" r:link="rId27"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7977E8B8" w:rsidR="00B0735A" w:rsidRDefault="00B0735A" w:rsidP="00B0735A">
      <w:pPr>
        <w:pStyle w:val="Caption"/>
        <w:jc w:val="center"/>
      </w:pPr>
      <w:r>
        <w:t xml:space="preserve">Figure </w:t>
      </w:r>
      <w:fldSimple w:instr=" STYLEREF 1 \s ">
        <w:r w:rsidR="00FA2090">
          <w:rPr>
            <w:noProof/>
          </w:rPr>
          <w:t>3</w:t>
        </w:r>
      </w:fldSimple>
      <w:r>
        <w:noBreakHyphen/>
      </w:r>
      <w:fldSimple w:instr=" SEQ Figure \* ARABIC \s 1 ">
        <w:r w:rsidR="00FA2090">
          <w:rPr>
            <w:noProof/>
          </w:rPr>
          <w:t>3</w:t>
        </w:r>
      </w:fldSimple>
      <w:r>
        <w:t xml:space="preserve"> Sculpt </w:t>
      </w:r>
      <w:r w:rsidR="006E3BCC">
        <w:t>drag concept</w:t>
      </w:r>
    </w:p>
    <w:p w14:paraId="45CF08BB" w14:textId="77777777" w:rsidR="006E3BCC" w:rsidRPr="006E3BCC" w:rsidRDefault="006E3BCC" w:rsidP="006E3BCC"/>
    <w:p w14:paraId="7CC3CBEA" w14:textId="0F81C91E" w:rsidR="00B46B1F" w:rsidRDefault="00B46B1F" w:rsidP="005029EF">
      <w:pPr>
        <w:pStyle w:val="Heading45"/>
      </w:pPr>
      <w:r>
        <w:t>3.</w:t>
      </w:r>
      <w:r w:rsidR="00A153AF">
        <w:t>5</w:t>
      </w:r>
      <w:r>
        <w:t>.3. Benefit to Editor</w:t>
      </w:r>
    </w:p>
    <w:p w14:paraId="4BF4A1DA" w14:textId="010D471D" w:rsidR="00B46B1F" w:rsidRDefault="00F71382" w:rsidP="00B46B1F">
      <w:r>
        <w:t xml:space="preserve">Each inspector appropriately represents their feature category, allowing complete control over all designated operations. The UX is easy to navigate and prevents any steep learning curves of the editor. Constant updates are given to the user from the dialogues, ensuring all user changes are </w:t>
      </w:r>
      <w:r w:rsidR="00412A8F">
        <w:t xml:space="preserve">effectively </w:t>
      </w:r>
      <w:r>
        <w:t>communicated</w:t>
      </w:r>
      <w:r w:rsidR="00412A8F">
        <w:t>.</w:t>
      </w:r>
    </w:p>
    <w:p w14:paraId="1179C44B" w14:textId="70929BD7" w:rsidR="00A153AF" w:rsidRDefault="00A153AF" w:rsidP="00A153AF">
      <w:pPr>
        <w:pStyle w:val="Heading2"/>
      </w:pPr>
      <w:bookmarkStart w:id="13" w:name="_Toc39959846"/>
      <w:r>
        <w:t>3.6. Tool System</w:t>
      </w:r>
      <w:bookmarkEnd w:id="13"/>
    </w:p>
    <w:p w14:paraId="076C26AC" w14:textId="723BD7A8" w:rsidR="00A153AF" w:rsidRDefault="00A153AF" w:rsidP="005029EF">
      <w:pPr>
        <w:pStyle w:val="Heading45"/>
      </w:pPr>
      <w:r>
        <w:t>3.6.1. Design</w:t>
      </w:r>
    </w:p>
    <w:p w14:paraId="5B145B84" w14:textId="5E5F497B" w:rsidR="00A153AF" w:rsidRDefault="00A153AF" w:rsidP="00A153AF">
      <w:r>
        <w:t xml:space="preserve">The entire editor system has been designed around enumeration types, including specific modes and axis constraints. Terrain editor modes are </w:t>
      </w:r>
      <w:r>
        <w:lastRenderedPageBreak/>
        <w:t>applied through the designated dialogues as they require less input to operate. Whereas the object and light editor modes are handled via the tool system class, as they require more input information to determine which functionality to apply.</w:t>
      </w:r>
    </w:p>
    <w:p w14:paraId="0892E5BA" w14:textId="77777777" w:rsidR="005029EF" w:rsidRPr="00777360" w:rsidRDefault="005029EF" w:rsidP="00A153AF"/>
    <w:p w14:paraId="3707B849" w14:textId="5E7790EA" w:rsidR="00A153AF" w:rsidRDefault="00A153AF" w:rsidP="005029EF">
      <w:pPr>
        <w:pStyle w:val="Heading45"/>
      </w:pPr>
      <w:r>
        <w:t>3.6.2. Execution</w:t>
      </w:r>
    </w:p>
    <w:p w14:paraId="1E83F033" w14:textId="0BB5D612" w:rsidR="00DD2F2C" w:rsidRDefault="00A153AF" w:rsidP="00A153AF">
      <w:r>
        <w:t xml:space="preserve">As the object and light editor modes have not been discussed in the previous section regarding inspectors, </w:t>
      </w:r>
      <w:r w:rsidR="00DD2F2C">
        <w:t>this section includes a description of how they are operated via the primary tool class. To apply each editor mode, the tool system checks for the right mouse button to be pressed before switching between them:</w:t>
      </w:r>
    </w:p>
    <w:p w14:paraId="5BD2D522" w14:textId="59E2231D" w:rsidR="00A153AF" w:rsidRDefault="00A153AF" w:rsidP="00A153AF"/>
    <w:p w14:paraId="536A00AD" w14:textId="024C23D8" w:rsidR="00DD2F2C" w:rsidRPr="00DD2F2C" w:rsidRDefault="00DD2F2C" w:rsidP="00DD2F2C">
      <w:pPr>
        <w:pStyle w:val="ListParagraph"/>
        <w:numPr>
          <w:ilvl w:val="0"/>
          <w:numId w:val="39"/>
        </w:numPr>
      </w:pPr>
      <w:r>
        <w:rPr>
          <w:b/>
          <w:bCs/>
        </w:rPr>
        <w:t>Spawn</w:t>
      </w:r>
    </w:p>
    <w:p w14:paraId="3E07D0F6" w14:textId="04CE4F25" w:rsidR="00DD2F2C" w:rsidRDefault="00DD2F2C" w:rsidP="00DD2F2C">
      <w:pPr>
        <w:pStyle w:val="ListParagraph"/>
      </w:pPr>
      <w:r>
        <w:t xml:space="preserve">The tool system checks for input again, although focussed on the CTRL key. If the check returns true, the delete function from the Object Manager class is called to delete the currently picked object. Otherwise, the object is defined as a </w:t>
      </w:r>
      <w:r w:rsidR="00E403F6">
        <w:t>directional</w:t>
      </w:r>
      <w:r>
        <w:t xml:space="preserve"> light if the user is attempting to spawn a light and the corresponding spawn function is called from the Object Manager class.</w:t>
      </w:r>
    </w:p>
    <w:p w14:paraId="459CEA8B" w14:textId="78A43170" w:rsidR="00D603DD" w:rsidRDefault="009A6084" w:rsidP="00D603DD">
      <w:pPr>
        <w:pStyle w:val="ListParagraph"/>
      </w:pPr>
      <w:r>
        <w:tab/>
        <w:t>Like the replace function, the Object Manager spawn function first counts the active lights if the user is trying to spawn a light, this determines whether the function will continue or not. A temporary object is then setup with default values, at the picked position</w:t>
      </w:r>
      <w:r w:rsidR="00887917">
        <w:t xml:space="preserve"> and with an available ID</w:t>
      </w:r>
      <w:r>
        <w:t>.</w:t>
      </w:r>
      <w:r w:rsidR="007125FE">
        <w:t xml:space="preserve"> This object is </w:t>
      </w:r>
      <w:r w:rsidR="0023769F">
        <w:t>inserted to</w:t>
      </w:r>
      <w:r w:rsidR="007125FE">
        <w:t xml:space="preserve"> the database via the SQL Manager before adding to and rebuilding the scene graph.</w:t>
      </w:r>
    </w:p>
    <w:p w14:paraId="53A19C5B" w14:textId="79F82AFE" w:rsidR="00D603DD" w:rsidRDefault="00D603DD" w:rsidP="00D603DD">
      <w:pPr>
        <w:pStyle w:val="ListParagraph"/>
      </w:pPr>
    </w:p>
    <w:p w14:paraId="40964D9B" w14:textId="6DC61134" w:rsidR="00D603DD" w:rsidRPr="00D603DD" w:rsidRDefault="00D603DD" w:rsidP="00D603DD">
      <w:pPr>
        <w:pStyle w:val="ListParagraph"/>
        <w:numPr>
          <w:ilvl w:val="0"/>
          <w:numId w:val="39"/>
        </w:numPr>
      </w:pPr>
      <w:r>
        <w:rPr>
          <w:b/>
          <w:bCs/>
        </w:rPr>
        <w:t>Objects and Lights</w:t>
      </w:r>
    </w:p>
    <w:p w14:paraId="002AABE1" w14:textId="77777777" w:rsidR="008950DF" w:rsidRDefault="00D603DD" w:rsidP="008950DF">
      <w:pPr>
        <w:pStyle w:val="ListParagraph"/>
      </w:pPr>
      <w:r>
        <w:t xml:space="preserve">Like before, these two features have been grouped together for explanation purposes. </w:t>
      </w:r>
      <w:r w:rsidR="00AE146B">
        <w:t xml:space="preserve">If the current function is to select objects/lights and the user can pick (a controller is in place to avoid picking multiple objects with one mouse click), the tool system moves on to determine how to select objects. Pressing the SHIFT key while selecting objects/lights informs the tool system to add the </w:t>
      </w:r>
      <w:r w:rsidR="00AE146B">
        <w:lastRenderedPageBreak/>
        <w:t>current ID to storage, rather than overwriting it. This allows the user to pick multiple objects/lights, with multiple mouse clicks. On the contrary, holding the CTRL key while picking will erase the picked object/light ID from storage. If no keys are pressed, the tool system clears the ID storage and adds the currently picked object/light ID.</w:t>
      </w:r>
      <w:r w:rsidR="002713AB">
        <w:t xml:space="preserve"> Other than selecting, the user can apply a transformation function to this editor mode. This checks for a valid container of IDs and if the mouse has been dragged, the Object Manager transform function is called on the selected objects/lights.</w:t>
      </w:r>
      <w:r w:rsidR="002713AB">
        <w:tab/>
      </w:r>
    </w:p>
    <w:p w14:paraId="701F954C" w14:textId="05CA858D" w:rsidR="008950DF" w:rsidRDefault="008950DF" w:rsidP="008950DF">
      <w:pPr>
        <w:pStyle w:val="ListParagraph"/>
        <w:ind w:firstLine="720"/>
      </w:pPr>
      <w:r>
        <w:t xml:space="preserve">This function is split into three segments, as with the three available transformations: scale, rotate, translate. Throughout each segment, the distance from </w:t>
      </w:r>
      <w:r w:rsidR="0081609F">
        <w:t xml:space="preserve">both </w:t>
      </w:r>
      <w:r>
        <w:t>the mouse</w:t>
      </w:r>
      <w:r w:rsidR="0081609F">
        <w:t xml:space="preserve"> previous and current positions</w:t>
      </w:r>
      <w:r>
        <w:t xml:space="preserve"> to the object</w:t>
      </w:r>
      <w:r w:rsidR="002F54EF">
        <w:t>/light</w:t>
      </w:r>
      <w:r>
        <w:t xml:space="preserve"> position </w:t>
      </w:r>
      <w:r w:rsidR="0081609F">
        <w:t>are</w:t>
      </w:r>
      <w:r>
        <w:t xml:space="preserve"> used to </w:t>
      </w:r>
      <w:r w:rsidR="0081609F">
        <w:t xml:space="preserve">calculate the </w:t>
      </w:r>
      <w:r w:rsidR="002F54EF">
        <w:t>difference</w:t>
      </w:r>
      <w:r w:rsidR="0081609F">
        <w:t xml:space="preserve"> between them.</w:t>
      </w:r>
      <w:r w:rsidR="002F54EF">
        <w:t xml:space="preserve"> This difference is then applied to the given transformation of the object/light</w:t>
      </w:r>
      <w:r w:rsidR="005971C3">
        <w:t>, respecting the applied constraint</w:t>
      </w:r>
      <w:r w:rsidR="002F54EF">
        <w:t>.</w:t>
      </w:r>
      <w:r w:rsidR="00851D77">
        <w:t xml:space="preserve"> The only alteration between the segments is the restrictions prevent</w:t>
      </w:r>
      <w:r w:rsidR="00784B9A">
        <w:t>ing</w:t>
      </w:r>
      <w:r w:rsidR="00851D77">
        <w:t xml:space="preserve"> scaling below one unit, and the multiplication of </w:t>
      </w:r>
      <w:r w:rsidR="00784B9A">
        <w:t>fifty</w:t>
      </w:r>
      <w:r w:rsidR="00851D77">
        <w:t xml:space="preserve"> units to</w:t>
      </w:r>
      <w:r w:rsidR="001F4C1E">
        <w:t xml:space="preserve"> </w:t>
      </w:r>
      <w:r w:rsidR="00851D77">
        <w:t xml:space="preserve">increase </w:t>
      </w:r>
      <w:r w:rsidR="001F4C1E">
        <w:t xml:space="preserve">rotation </w:t>
      </w:r>
      <w:r w:rsidR="00851D77">
        <w:t>speed.</w:t>
      </w:r>
    </w:p>
    <w:p w14:paraId="457232A9" w14:textId="77777777" w:rsidR="00863A08" w:rsidRPr="008950DF" w:rsidRDefault="00863A08" w:rsidP="008950DF">
      <w:pPr>
        <w:pStyle w:val="ListParagraph"/>
        <w:ind w:firstLine="720"/>
      </w:pPr>
    </w:p>
    <w:p w14:paraId="3E35A07C" w14:textId="73F15974" w:rsidR="00A153AF" w:rsidRPr="000258F1" w:rsidRDefault="00A153AF" w:rsidP="005029EF">
      <w:pPr>
        <w:pStyle w:val="Heading45"/>
      </w:pPr>
      <w:r>
        <w:t>3.6.3. Benefit to Editor</w:t>
      </w:r>
    </w:p>
    <w:p w14:paraId="5C9AEA90" w14:textId="3CF33DD9" w:rsidR="00EC63DE" w:rsidRDefault="00047634" w:rsidP="00B46B1F">
      <w:r>
        <w:t xml:space="preserve">By containing all core functionality </w:t>
      </w:r>
      <w:r w:rsidR="00813C4E">
        <w:t>within</w:t>
      </w:r>
      <w:r>
        <w:t xml:space="preserve"> the Object Manager class, the computational effort of the tool system is significantly reduced.</w:t>
      </w:r>
      <w:r w:rsidR="009E0944">
        <w:t xml:space="preserve"> </w:t>
      </w:r>
      <w:r w:rsidR="00EC63DE">
        <w:t>This allows the tool system to efficiently switch between active modes, computing separate operations for each while respecting the current constraint.</w:t>
      </w:r>
    </w:p>
    <w:p w14:paraId="32695244" w14:textId="324AA094" w:rsidR="00ED7E41" w:rsidRDefault="008E4F26" w:rsidP="00ED7E41">
      <w:pPr>
        <w:pStyle w:val="Heading2"/>
      </w:pPr>
      <w:bookmarkStart w:id="14" w:name="_Toc39959847"/>
      <w:r>
        <w:t>3.</w:t>
      </w:r>
      <w:r w:rsidR="000C4734">
        <w:t>7</w:t>
      </w:r>
      <w:r>
        <w:t xml:space="preserve">. </w:t>
      </w:r>
      <w:r w:rsidR="00402E2A">
        <w:t>Static</w:t>
      </w:r>
      <w:r>
        <w:t xml:space="preserve"> </w:t>
      </w:r>
      <w:r w:rsidR="00544D63">
        <w:t>Managers</w:t>
      </w:r>
      <w:bookmarkEnd w:id="14"/>
    </w:p>
    <w:p w14:paraId="0664426C" w14:textId="6788AC4B" w:rsidR="00ED7E41" w:rsidRDefault="00ED7E41" w:rsidP="005029EF">
      <w:pPr>
        <w:pStyle w:val="Heading45"/>
      </w:pPr>
      <w:r>
        <w:t>3.7.1. Design</w:t>
      </w:r>
    </w:p>
    <w:p w14:paraId="2055DD23" w14:textId="0683D595"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w:t>
      </w:r>
    </w:p>
    <w:p w14:paraId="0AA573C6" w14:textId="77777777" w:rsidR="005029EF" w:rsidRDefault="005029EF" w:rsidP="00CC0D45"/>
    <w:p w14:paraId="3000ED59" w14:textId="7EAD3C79" w:rsidR="00ED7E41" w:rsidRDefault="00ED7E41" w:rsidP="005029EF">
      <w:pPr>
        <w:pStyle w:val="Heading45"/>
      </w:pPr>
      <w:r>
        <w:lastRenderedPageBreak/>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o creation functions allow the system to create either a scene or chunk object from the corresponding database table. These functions return a temporary object with defined values from the appropriate table columns.</w:t>
      </w:r>
      <w:r w:rsidR="00634EDB">
        <w:t xml:space="preserve"> To 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38DA087C" w:rsidR="00A66AD6" w:rsidRDefault="00A66AD6" w:rsidP="00A66AD6">
      <w:pPr>
        <w:pStyle w:val="ListParagraph"/>
      </w:pPr>
      <w:r>
        <w:t xml:space="preserve">Multiple effects have been added to the editor including </w:t>
      </w:r>
      <w:r w:rsidR="00D2617D">
        <w:t>texture</w:t>
      </w:r>
      <w:r>
        <w:t xml:space="preserve"> shading and lighting. These are applied through a total of </w:t>
      </w:r>
      <w:r w:rsidR="00D2617D">
        <w:t>two</w:t>
      </w:r>
      <w:r>
        <w:t xml:space="preserve"> </w:t>
      </w:r>
      <w:r>
        <w:lastRenderedPageBreak/>
        <w:t xml:space="preserve">shaders, designed for normal and </w:t>
      </w:r>
      <w:r w:rsidR="00D2617D">
        <w:t>cartoon</w:t>
      </w:r>
      <w:r>
        <w:t xml:space="preserve"> texture blending.</w:t>
      </w:r>
      <w:r w:rsidR="0092467D">
        <w:t xml:space="preserve"> The Shader Manager class is responsible for applying each of these shaders</w:t>
      </w:r>
      <w:r w:rsidR="002048E3">
        <w:t xml:space="preserve"> through their individual manager classes</w:t>
      </w:r>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1F8461AE" w14:textId="77777777" w:rsidR="005D453E" w:rsidRPr="00A66AD6" w:rsidRDefault="005D453E" w:rsidP="00A66AD6">
      <w:pPr>
        <w:pStyle w:val="ListParagraph"/>
      </w:pPr>
    </w:p>
    <w:p w14:paraId="77B161FE" w14:textId="0BB8A61F" w:rsidR="00E75A0C" w:rsidRDefault="00ED7E41" w:rsidP="005029EF">
      <w:pPr>
        <w:pStyle w:val="Heading45"/>
      </w:pPr>
      <w:r>
        <w:t>3.7.3. Benefit to Editor</w:t>
      </w:r>
    </w:p>
    <w:p w14:paraId="676A0E67" w14:textId="3005472B" w:rsidR="00035814" w:rsidRPr="00483B72" w:rsidRDefault="0044506C" w:rsidP="00483B72">
      <w:r>
        <w:t>The addition of static manager classes has reduced the complexity of the tool system, allowing it to focus on declaring input commands and only a few main operations.</w:t>
      </w:r>
      <w:r w:rsidR="00035814">
        <w:br w:type="page"/>
      </w:r>
    </w:p>
    <w:p w14:paraId="1B21125F" w14:textId="3A5A8D35" w:rsidR="00035814" w:rsidRDefault="00035814" w:rsidP="00035814">
      <w:pPr>
        <w:pStyle w:val="Heading1"/>
      </w:pPr>
      <w:bookmarkStart w:id="15" w:name="_Toc39959848"/>
      <w:r>
        <w:lastRenderedPageBreak/>
        <w:t>Conclusion</w:t>
      </w:r>
      <w:bookmarkEnd w:id="15"/>
    </w:p>
    <w:p w14:paraId="5F808CBB" w14:textId="694A8636" w:rsidR="007045CB" w:rsidRDefault="007E35DB" w:rsidP="000F2619">
      <w:r>
        <w:t>T</w:t>
      </w:r>
      <w:r w:rsidR="0079176A">
        <w:t>he project set out to extend the functionality and usability of a basic tool system.</w:t>
      </w:r>
      <w:r w:rsidR="008D1F9D">
        <w:t xml:space="preserve"> The developed result appropriately fulfils the objective by providing the user with enhanced world editing capabilities across various categories.</w:t>
      </w:r>
      <w:r w:rsidR="00335865">
        <w:t xml:space="preserve"> </w:t>
      </w:r>
      <w:r w:rsidR="007045CB">
        <w:t xml:space="preserve">The remainder of this chapter reflects on the system by detailing how </w:t>
      </w:r>
      <w:r w:rsidR="00B22286">
        <w:t xml:space="preserve">some </w:t>
      </w:r>
      <w:r w:rsidR="007045CB">
        <w:t xml:space="preserve">current </w:t>
      </w:r>
      <w:r w:rsidR="00735213">
        <w:t>work</w:t>
      </w:r>
      <w:r w:rsidR="007045CB">
        <w:t xml:space="preserve"> might have benefited from an alternative development route and </w:t>
      </w:r>
      <w:r w:rsidR="00735213">
        <w:t>how future work could further advance the system. To end the paper, the final section summarises the project in its entirety.</w:t>
      </w:r>
    </w:p>
    <w:p w14:paraId="6505EF6A" w14:textId="5128C758" w:rsidR="000F2619" w:rsidRDefault="000F2619" w:rsidP="00735213">
      <w:pPr>
        <w:pStyle w:val="Heading2"/>
        <w:numPr>
          <w:ilvl w:val="0"/>
          <w:numId w:val="0"/>
        </w:numPr>
      </w:pPr>
      <w:bookmarkStart w:id="16" w:name="_Toc39959849"/>
      <w:r>
        <w:t xml:space="preserve">4.1. </w:t>
      </w:r>
      <w:r w:rsidR="00735213">
        <w:t>Current Work</w:t>
      </w:r>
      <w:bookmarkEnd w:id="16"/>
    </w:p>
    <w:p w14:paraId="41933897" w14:textId="33F4E984" w:rsidR="00061D75" w:rsidRDefault="00061D75" w:rsidP="00D63F49">
      <w:r>
        <w:t>It was intended for the final tool system to provide a high number of features for the user to build their world. Each feature has been implemented in an appropriate fashion, although there are various aspects that could use improvement:</w:t>
      </w:r>
    </w:p>
    <w:p w14:paraId="1E606DE2" w14:textId="746433A4" w:rsidR="00061D75" w:rsidRDefault="00061D75" w:rsidP="00061D75">
      <w:pPr>
        <w:pStyle w:val="ListParagraph"/>
      </w:pPr>
    </w:p>
    <w:p w14:paraId="431E11CA" w14:textId="55AF47B1" w:rsidR="00061D75" w:rsidRPr="00D63F49" w:rsidRDefault="00061D75" w:rsidP="00061D75">
      <w:pPr>
        <w:pStyle w:val="ListParagraph"/>
        <w:numPr>
          <w:ilvl w:val="0"/>
          <w:numId w:val="40"/>
        </w:numPr>
      </w:pPr>
      <w:r>
        <w:rPr>
          <w:b/>
          <w:bCs/>
        </w:rPr>
        <w:t>Camera</w:t>
      </w:r>
    </w:p>
    <w:p w14:paraId="405E29DE" w14:textId="1BF58EAF" w:rsidR="00D63F49" w:rsidRPr="00D63F49" w:rsidRDefault="00D63F49" w:rsidP="00D63F49">
      <w:pPr>
        <w:pStyle w:val="ListParagraph"/>
      </w:pPr>
      <w:r>
        <w:t xml:space="preserve">The camera functionality allows the user to focus on a selected object, allowing arc-ball movement. The arc-ball algorithm(s) have been designed from common sense by locking the look at vector of the camera onto the object position. This works effectively, although when rotating around the object the distance and height of the camera varies. Research into this has proven the implemented technique lacks the extra functionality to prevent this. In addition to this, the scaling factors of the camera are unavailable </w:t>
      </w:r>
      <w:r w:rsidR="009A38A2">
        <w:t>for the user to edit. This has proven to be obstructive when traversing a large part of the world and at times, the rotation of the camera is a little disorientating to the user. To solve these issues, further research into arc-ball functionality is required and an additional editing feature of the scaling values should be introduced. Nonetheless, the implemented camera suitably represents the desired features of a world editor camera.</w:t>
      </w:r>
    </w:p>
    <w:p w14:paraId="2997E882" w14:textId="43BF9BDE" w:rsidR="00061D75" w:rsidRDefault="00061D75" w:rsidP="00061D75">
      <w:pPr>
        <w:pStyle w:val="ListParagraph"/>
      </w:pPr>
    </w:p>
    <w:p w14:paraId="31383600" w14:textId="08373CF3" w:rsidR="00E83230" w:rsidRDefault="00061D75" w:rsidP="00E83230">
      <w:pPr>
        <w:pStyle w:val="ListParagraph"/>
        <w:numPr>
          <w:ilvl w:val="0"/>
          <w:numId w:val="40"/>
        </w:numPr>
        <w:rPr>
          <w:b/>
          <w:bCs/>
        </w:rPr>
      </w:pPr>
      <w:r>
        <w:rPr>
          <w:b/>
          <w:bCs/>
        </w:rPr>
        <w:t>Object Highlighting</w:t>
      </w:r>
    </w:p>
    <w:p w14:paraId="4A29E841" w14:textId="6D81A5E3" w:rsidR="00E83230" w:rsidRPr="0053793F" w:rsidRDefault="00E83230" w:rsidP="00E83230">
      <w:pPr>
        <w:pStyle w:val="ListParagraph"/>
      </w:pPr>
      <w:r>
        <w:lastRenderedPageBreak/>
        <w:t>As the currently implemented technique of highlighting displays only the bounding box of the object, this feature would have benefitted from the semi-transparent tinting of objects. This would also enhance further by applying the highlighted tints to selected geometry, rather than just objects. As it currently stands, the only communication to the user regarding which piece of terrain they have selected is the row/column boxes of the inspector(s).</w:t>
      </w:r>
      <w:r w:rsidR="0053793F">
        <w:t xml:space="preserve"> Including a terrain highlighting feature would further increase the usability of the system by visually informing the user of their selection in the world.</w:t>
      </w:r>
    </w:p>
    <w:p w14:paraId="6D41A967" w14:textId="77777777" w:rsidR="00E83230" w:rsidRPr="00061D75" w:rsidRDefault="00E83230" w:rsidP="00061D75">
      <w:pPr>
        <w:pStyle w:val="ListParagraph"/>
        <w:rPr>
          <w:b/>
          <w:bCs/>
        </w:rPr>
      </w:pPr>
    </w:p>
    <w:p w14:paraId="79888FD3" w14:textId="77777777" w:rsidR="00B22286" w:rsidRPr="00530DD9" w:rsidRDefault="00B22286" w:rsidP="00B22286">
      <w:pPr>
        <w:pStyle w:val="ListParagraph"/>
        <w:numPr>
          <w:ilvl w:val="0"/>
          <w:numId w:val="40"/>
        </w:numPr>
      </w:pPr>
      <w:r>
        <w:rPr>
          <w:b/>
          <w:bCs/>
        </w:rPr>
        <w:t xml:space="preserve">Save As – Load </w:t>
      </w:r>
    </w:p>
    <w:p w14:paraId="4E3DF648" w14:textId="0960247B" w:rsidR="00061D75" w:rsidRDefault="00B22286" w:rsidP="00B22286">
      <w:pPr>
        <w:pStyle w:val="ListParagraph"/>
      </w:pPr>
      <w:r>
        <w:t>As mentioned in the pertinent section, this feature has been left unfinished due to project constraints. Further additions to the database and/or allowing the tool system to systematically create new tables would prove this feature to be useful. The final developed system successfully saves and loads chunk data, although the height maps aren’t saved and therefore any loaded terrain looks the same. As a workaround for the project constraint, the feature might include the management of various folders which store height map data and object information (i.e. type, position). This would allow the loading of an entire</w:t>
      </w:r>
      <w:r w:rsidR="0055781C">
        <w:t>,</w:t>
      </w:r>
      <w:r>
        <w:t xml:space="preserve"> populated world.</w:t>
      </w:r>
    </w:p>
    <w:p w14:paraId="48643470" w14:textId="4E621DBD" w:rsidR="007647B0" w:rsidRDefault="007647B0" w:rsidP="00B22286">
      <w:pPr>
        <w:pStyle w:val="ListParagraph"/>
      </w:pPr>
    </w:p>
    <w:p w14:paraId="319911FC" w14:textId="4CD693B5" w:rsidR="007647B0" w:rsidRPr="00C53EEA" w:rsidRDefault="007647B0" w:rsidP="007647B0">
      <w:pPr>
        <w:pStyle w:val="ListParagraph"/>
        <w:numPr>
          <w:ilvl w:val="0"/>
          <w:numId w:val="40"/>
        </w:numPr>
      </w:pPr>
      <w:r>
        <w:rPr>
          <w:b/>
          <w:bCs/>
        </w:rPr>
        <w:t>Blending</w:t>
      </w:r>
    </w:p>
    <w:p w14:paraId="5EED6B4E" w14:textId="6E5D906D" w:rsidR="00C53EEA" w:rsidRPr="00C53EEA" w:rsidRDefault="00C53EEA" w:rsidP="00C53EEA">
      <w:pPr>
        <w:pStyle w:val="ListParagraph"/>
      </w:pPr>
      <w:r>
        <w:t xml:space="preserve">Current implementations of texture blending restrict the user to blending a maximum of two textures. This restriction is in place as the combination of multiple textures could not be </w:t>
      </w:r>
      <w:r w:rsidR="00972908">
        <w:t xml:space="preserve">efficiently </w:t>
      </w:r>
      <w:r>
        <w:t>optimised by the currently applied technique</w:t>
      </w:r>
      <w:r w:rsidR="00972908">
        <w:t xml:space="preserve">. </w:t>
      </w:r>
      <w:r w:rsidR="002B1EE5">
        <w:t xml:space="preserve">The surrounding paint method mentioned in the paint description has proven the blending of three textures is more than feasible using the current storing of paints. </w:t>
      </w:r>
      <w:r w:rsidR="001C5B5E">
        <w:t>T</w:t>
      </w:r>
      <w:r w:rsidR="002B1EE5">
        <w:t>he application of five textures was desirable at the time to demonstrate vast amounts of scenery in the WoFFC world</w:t>
      </w:r>
      <w:r w:rsidR="00972908">
        <w:t>,</w:t>
      </w:r>
      <w:r w:rsidR="002B1EE5">
        <w:t xml:space="preserve"> ranging from rocky beaches to snowy mountains.</w:t>
      </w:r>
      <w:r w:rsidR="00972908">
        <w:t xml:space="preserve"> In hindsight, the system </w:t>
      </w:r>
      <w:r w:rsidR="00972908">
        <w:lastRenderedPageBreak/>
        <w:t>should have only utilised three ‘splat’ textures as suggested by the chunk table.</w:t>
      </w:r>
      <w:r w:rsidR="00EE6AF7">
        <w:t xml:space="preserve"> Although, the current implementation of blending is a suitable starting point for future advancement.</w:t>
      </w:r>
    </w:p>
    <w:p w14:paraId="3B14E6B5" w14:textId="77777777" w:rsidR="00061D75" w:rsidRPr="00791A9F" w:rsidRDefault="00061D75" w:rsidP="00791A9F">
      <w:pPr>
        <w:rPr>
          <w:b/>
          <w:bCs/>
        </w:rPr>
      </w:pPr>
    </w:p>
    <w:p w14:paraId="1DC8CAB3" w14:textId="54F91F9D" w:rsidR="00061D75" w:rsidRDefault="00061D75" w:rsidP="00061D75">
      <w:pPr>
        <w:pStyle w:val="ListParagraph"/>
        <w:numPr>
          <w:ilvl w:val="0"/>
          <w:numId w:val="40"/>
        </w:numPr>
        <w:rPr>
          <w:b/>
          <w:bCs/>
        </w:rPr>
      </w:pPr>
      <w:r>
        <w:rPr>
          <w:b/>
          <w:bCs/>
        </w:rPr>
        <w:t>Tool System</w:t>
      </w:r>
    </w:p>
    <w:p w14:paraId="743EACB6" w14:textId="31F9B9FF" w:rsidR="00791A9F" w:rsidRDefault="00791A9F" w:rsidP="00791A9F">
      <w:pPr>
        <w:pStyle w:val="ListParagraph"/>
      </w:pPr>
      <w:r>
        <w:t xml:space="preserve">As explained in its dedicated section, only object-based editor modes are managed by the primary tool class. To comply with the overall design of the system, these modes </w:t>
      </w:r>
      <w:r w:rsidR="00C37D08">
        <w:t>might</w:t>
      </w:r>
      <w:r>
        <w:t xml:space="preserve"> be handled by their corresponding inspectors. The reason this has not been implemented is due to the larger amount of input commands available for the user to apply different operations.</w:t>
      </w:r>
      <w:r w:rsidR="00813AC1">
        <w:t xml:space="preserve"> </w:t>
      </w:r>
      <w:r w:rsidR="00C37D08">
        <w:t xml:space="preserve">Although the inspectors work closely with their static manager classes, </w:t>
      </w:r>
      <w:r w:rsidR="004038E1">
        <w:t xml:space="preserve">keeping the complex functionality of object-based editor modes inside the primary tool class is just as efficient. </w:t>
      </w:r>
    </w:p>
    <w:p w14:paraId="5461355E" w14:textId="304926CC" w:rsidR="00441594" w:rsidRDefault="00441594" w:rsidP="00791A9F">
      <w:pPr>
        <w:pStyle w:val="ListParagraph"/>
      </w:pPr>
    </w:p>
    <w:p w14:paraId="30D18B64" w14:textId="77777777" w:rsidR="00441594" w:rsidRDefault="00441594" w:rsidP="00441594">
      <w:pPr>
        <w:pStyle w:val="ListParagraph"/>
        <w:numPr>
          <w:ilvl w:val="0"/>
          <w:numId w:val="40"/>
        </w:numPr>
        <w:rPr>
          <w:b/>
          <w:bCs/>
        </w:rPr>
      </w:pPr>
      <w:r>
        <w:rPr>
          <w:b/>
          <w:bCs/>
        </w:rPr>
        <w:t>Model Textures</w:t>
      </w:r>
    </w:p>
    <w:p w14:paraId="01623D2D" w14:textId="36D6868F" w:rsidR="00441594" w:rsidRDefault="00441594" w:rsidP="00791A9F">
      <w:pPr>
        <w:pStyle w:val="ListParagraph"/>
      </w:pPr>
      <w:r>
        <w:t>It is regrettable to finalise the project without proper model textures</w:t>
      </w:r>
      <w:r w:rsidR="009E4B11">
        <w:t>,</w:t>
      </w:r>
      <w:r>
        <w:t xml:space="preserve"> as it was envisioned to create </w:t>
      </w:r>
      <w:r w:rsidR="00A110C2">
        <w:t xml:space="preserve">a </w:t>
      </w:r>
      <w:r w:rsidR="009E4B11">
        <w:t>scene resembl</w:t>
      </w:r>
      <w:r w:rsidR="00AE790D">
        <w:t>ing</w:t>
      </w:r>
      <w:r w:rsidR="009E4B11">
        <w:t xml:space="preserve"> a WoFFC city/area</w:t>
      </w:r>
      <w:r>
        <w:t>.</w:t>
      </w:r>
      <w:r w:rsidR="009E4888">
        <w:t xml:space="preserve"> </w:t>
      </w:r>
      <w:r w:rsidR="008C4D8F">
        <w:t>Importing</w:t>
      </w:r>
      <w:r w:rsidR="00AE790D">
        <w:t xml:space="preserve"> and </w:t>
      </w:r>
      <w:r w:rsidR="008C4D8F">
        <w:t xml:space="preserve">exporting models via Maya </w:t>
      </w:r>
      <w:r w:rsidR="008C4D8F">
        <w:fldChar w:fldCharType="begin"/>
      </w:r>
      <w:r w:rsidR="006E7AA6">
        <w:instrText xml:space="preserve"> ADDIN ZOTERO_ITEM CSL_CITATION {"citationID":"nhVTnYGA","properties":{"formattedCitation":"({\\i{}Maya}, 2020)","plainCitation":"(Maya, 2020)","dontUpdate":true,"noteIndex":0},"citationItems":[{"id":65,"uris":["http://zotero.org/users/local/TQGvBl4Z/items/WYUWR7I8"],"uri":["http://zotero.org/users/local/TQGvBl4Z/items/WYUWR7I8"],"itemData":{"id":65,"type":"book","publisher":"Autodesk","title":"Maya","version":"2020.1","issued":{"date-parts":[["2020",3]]}}}],"schema":"https://github.com/citation-style-language/schema/raw/master/csl-citation.json"} </w:instrText>
      </w:r>
      <w:r w:rsidR="008C4D8F">
        <w:fldChar w:fldCharType="separate"/>
      </w:r>
      <w:r w:rsidR="008C4D8F" w:rsidRPr="008C4D8F">
        <w:rPr>
          <w:rFonts w:cs="Arial"/>
        </w:rPr>
        <w:t>(</w:t>
      </w:r>
      <w:r w:rsidR="008C4D8F">
        <w:rPr>
          <w:rFonts w:cs="Arial"/>
        </w:rPr>
        <w:t>Autodesk</w:t>
      </w:r>
      <w:r w:rsidR="008C4D8F" w:rsidRPr="008C4D8F">
        <w:rPr>
          <w:rFonts w:cs="Arial"/>
        </w:rPr>
        <w:t>, 2020)</w:t>
      </w:r>
      <w:r w:rsidR="008C4D8F">
        <w:fldChar w:fldCharType="end"/>
      </w:r>
      <w:r w:rsidR="00FD19E9">
        <w:t xml:space="preserve"> proved difficult due to limited prior experience with the modelling pipeline.</w:t>
      </w:r>
      <w:r w:rsidR="00AE790D">
        <w:t xml:space="preserve"> Converting the textures to CMO files via the DirectX </w:t>
      </w:r>
      <w:r w:rsidR="00AE790D">
        <w:fldChar w:fldCharType="begin"/>
      </w:r>
      <w:r w:rsidR="006E7AA6">
        <w:instrText xml:space="preserve"> ADDIN ZOTERO_ITEM CSL_CITATION {"citationID":"MHN3lruE","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AE790D">
        <w:fldChar w:fldCharType="separate"/>
      </w:r>
      <w:r w:rsidR="00AE790D" w:rsidRPr="00AE790D">
        <w:rPr>
          <w:rFonts w:cs="Arial"/>
        </w:rPr>
        <w:t>(</w:t>
      </w:r>
      <w:r w:rsidR="00AE790D">
        <w:rPr>
          <w:rFonts w:cs="Arial"/>
        </w:rPr>
        <w:t>Microsoft</w:t>
      </w:r>
      <w:r w:rsidR="00AE790D" w:rsidRPr="00AE790D">
        <w:rPr>
          <w:rFonts w:cs="Arial"/>
        </w:rPr>
        <w:t>, 2019)</w:t>
      </w:r>
      <w:r w:rsidR="00AE790D">
        <w:fldChar w:fldCharType="end"/>
      </w:r>
      <w:r w:rsidR="00AE790D">
        <w:t xml:space="preserve"> converter </w:t>
      </w:r>
      <w:r w:rsidR="006E225E">
        <w:t>was not problematic, it is believed the issue lies with texture coordinates of models.</w:t>
      </w:r>
      <w:r w:rsidR="009236D8">
        <w:t xml:space="preserve"> </w:t>
      </w:r>
      <w:r w:rsidR="009E4888">
        <w:t>However, current implementation does not affect editing capabilities and can still appropriately represent what/where models would be in the final editor product.</w:t>
      </w:r>
    </w:p>
    <w:p w14:paraId="528A293E" w14:textId="195D1D99" w:rsidR="00064ECE" w:rsidRDefault="00064ECE" w:rsidP="00791A9F">
      <w:pPr>
        <w:pStyle w:val="ListParagraph"/>
      </w:pPr>
    </w:p>
    <w:p w14:paraId="2445238B" w14:textId="436503A2" w:rsidR="00064ECE" w:rsidRDefault="00064ECE" w:rsidP="00064ECE">
      <w:pPr>
        <w:pStyle w:val="ListParagraph"/>
        <w:numPr>
          <w:ilvl w:val="0"/>
          <w:numId w:val="40"/>
        </w:numPr>
        <w:rPr>
          <w:b/>
          <w:bCs/>
        </w:rPr>
      </w:pPr>
      <w:r>
        <w:rPr>
          <w:b/>
          <w:bCs/>
        </w:rPr>
        <w:t>Delay</w:t>
      </w:r>
    </w:p>
    <w:p w14:paraId="154936CB" w14:textId="548FCD64" w:rsidR="00064ECE" w:rsidRPr="00064ECE" w:rsidRDefault="00064ECE" w:rsidP="00064ECE">
      <w:pPr>
        <w:pStyle w:val="ListParagraph"/>
      </w:pPr>
      <w:r>
        <w:t xml:space="preserve">During some operations that require the scene graph be rebuilt, the frame rate is dropped significantly which halts editing progress. This is regarded as the biggest downfall of the implemented system as intentions were to provide an efficiently responsive editor. The design of all object editing features would need revised to introduce </w:t>
      </w:r>
      <w:r>
        <w:lastRenderedPageBreak/>
        <w:t xml:space="preserve">a technique of only updating the required object in the scene graph, rather than rebuilding it entirely. Although this is </w:t>
      </w:r>
      <w:r w:rsidR="00D3438C">
        <w:t xml:space="preserve">a </w:t>
      </w:r>
      <w:r>
        <w:t>large improvement area, a successful implementation of the suggested method would see the issue fixed rather quickly.</w:t>
      </w:r>
      <w:r w:rsidR="005B4E25">
        <w:t xml:space="preserve"> The editing capabilities are not affected by this problem as all features are still operational, only sometimes at half the desired speed.</w:t>
      </w:r>
    </w:p>
    <w:p w14:paraId="68243C48" w14:textId="77777777" w:rsidR="00061D75" w:rsidRPr="00061D75" w:rsidRDefault="00061D75" w:rsidP="00061D75">
      <w:pPr>
        <w:pStyle w:val="ListParagraph"/>
        <w:rPr>
          <w:b/>
          <w:bCs/>
        </w:rPr>
      </w:pPr>
    </w:p>
    <w:p w14:paraId="49448A67" w14:textId="77777777" w:rsidR="000F2619" w:rsidRDefault="000F2619" w:rsidP="000F2619">
      <w:pPr>
        <w:pStyle w:val="Heading2"/>
      </w:pPr>
      <w:bookmarkStart w:id="17" w:name="_Toc39959850"/>
      <w:r>
        <w:t>4.2. Future Work</w:t>
      </w:r>
      <w:bookmarkEnd w:id="17"/>
    </w:p>
    <w:p w14:paraId="2E213D50" w14:textId="77777777" w:rsidR="00D2792C" w:rsidRDefault="000F2619" w:rsidP="00D2792C">
      <w:r>
        <w:t>Given the resulting features and impressions from the final development iteration, the following list details varying aspects of improvement the tool system could benefit from:</w:t>
      </w:r>
    </w:p>
    <w:p w14:paraId="0C8F09B4" w14:textId="77777777" w:rsidR="001F2824" w:rsidRDefault="001F2824" w:rsidP="00B22286"/>
    <w:p w14:paraId="67112E3F" w14:textId="77777777" w:rsidR="001F2824" w:rsidRPr="001F2824" w:rsidRDefault="001F2824" w:rsidP="001F2824">
      <w:pPr>
        <w:pStyle w:val="ListParagraph"/>
        <w:numPr>
          <w:ilvl w:val="0"/>
          <w:numId w:val="40"/>
        </w:numPr>
      </w:pPr>
      <w:r>
        <w:rPr>
          <w:b/>
          <w:bCs/>
        </w:rPr>
        <w:t>Object Snapping</w:t>
      </w:r>
    </w:p>
    <w:p w14:paraId="5313C773" w14:textId="77777777" w:rsidR="00D12C83" w:rsidRDefault="001F2824" w:rsidP="001F2824">
      <w:pPr>
        <w:pStyle w:val="ListParagraph"/>
      </w:pPr>
      <w:r>
        <w:t>It is common for world editors to include object snapping, although the developed tool system does not contain this feature</w:t>
      </w:r>
      <w:r w:rsidR="00D12C83">
        <w:t xml:space="preserve"> due to time constraints</w:t>
      </w:r>
      <w:r>
        <w:t>. Future improvements to object placement/manipulation would allow the ability to snap objects by either input values or the nearest geometry location.</w:t>
      </w:r>
    </w:p>
    <w:p w14:paraId="396BC187" w14:textId="77777777" w:rsidR="00D12C83" w:rsidRDefault="00D12C83" w:rsidP="001F2824">
      <w:pPr>
        <w:pStyle w:val="ListParagraph"/>
      </w:pPr>
    </w:p>
    <w:p w14:paraId="75E5C222" w14:textId="77777777" w:rsidR="00D12C83" w:rsidRPr="00D12C83" w:rsidRDefault="00D12C83" w:rsidP="00D12C83">
      <w:pPr>
        <w:pStyle w:val="ListParagraph"/>
        <w:numPr>
          <w:ilvl w:val="0"/>
          <w:numId w:val="40"/>
        </w:numPr>
      </w:pPr>
      <w:r>
        <w:rPr>
          <w:b/>
          <w:bCs/>
        </w:rPr>
        <w:t>Water</w:t>
      </w:r>
    </w:p>
    <w:p w14:paraId="12E494A8" w14:textId="3AE83A8E" w:rsidR="0013745C" w:rsidRPr="0013745C" w:rsidRDefault="00D12C83" w:rsidP="00441594">
      <w:pPr>
        <w:pStyle w:val="ListParagraph"/>
      </w:pPr>
      <w:r>
        <w:t>Original intentions for water involved a separate water shader to dynamically reflect and refract light. This feature was not implemented as other key editing features were prioritised. The water could also be enhanced to allow generation between geometry, allowing the user to dynamically sculpt rivers.</w:t>
      </w:r>
      <w:r w:rsidR="000B7FE0">
        <w:t xml:space="preserve"> Currently, the water is represented by a simple plane model rather than drawing a quad directly through DirectX </w:t>
      </w:r>
      <w:r w:rsidR="000B7FE0">
        <w:fldChar w:fldCharType="begin"/>
      </w:r>
      <w:r w:rsidR="006E7AA6">
        <w:instrText xml:space="preserve"> ADDIN ZOTERO_ITEM CSL_CITATION {"citationID":"Mbwn5lgj","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0B7FE0">
        <w:fldChar w:fldCharType="separate"/>
      </w:r>
      <w:r w:rsidR="000B7FE0" w:rsidRPr="000B7FE0">
        <w:rPr>
          <w:rFonts w:cs="Arial"/>
        </w:rPr>
        <w:t>(</w:t>
      </w:r>
      <w:r w:rsidR="000B7FE0">
        <w:rPr>
          <w:rFonts w:cs="Arial"/>
        </w:rPr>
        <w:t>Microsoft</w:t>
      </w:r>
      <w:r w:rsidR="000B7FE0" w:rsidRPr="000B7FE0">
        <w:rPr>
          <w:rFonts w:cs="Arial"/>
        </w:rPr>
        <w:t>, 2019)</w:t>
      </w:r>
      <w:r w:rsidR="000B7FE0">
        <w:fldChar w:fldCharType="end"/>
      </w:r>
      <w:r w:rsidR="00495140">
        <w:t>. Improved water would be an extension of the scene object class, similarly to the light objects.</w:t>
      </w:r>
      <w:r w:rsidR="00317AE5">
        <w:t xml:space="preserve"> The class would reference the renderer batch to draw a quad, determined by the objects scale. During placement/river generation, the vertexes of the object would increase until they meet a geometry position.</w:t>
      </w:r>
    </w:p>
    <w:p w14:paraId="012486B6" w14:textId="77777777" w:rsidR="007647B0" w:rsidRDefault="007647B0" w:rsidP="007647B0">
      <w:pPr>
        <w:pStyle w:val="ListParagraph"/>
      </w:pPr>
    </w:p>
    <w:p w14:paraId="049E9101" w14:textId="34A9E411" w:rsidR="008D1F9D" w:rsidRDefault="008D1F9D" w:rsidP="008D1F9D">
      <w:pPr>
        <w:pStyle w:val="Heading2"/>
      </w:pPr>
      <w:bookmarkStart w:id="18" w:name="_Toc39959851"/>
      <w:r>
        <w:t>4.3. Summary</w:t>
      </w:r>
      <w:bookmarkEnd w:id="18"/>
    </w:p>
    <w:p w14:paraId="27983266" w14:textId="4262432E" w:rsidR="006C7794" w:rsidRPr="000F2619" w:rsidRDefault="008D1F9D" w:rsidP="008D1F9D">
      <w:r>
        <w:t>In conclusion, the implemented features suggest the project is successful at providing game designers an effective world editor for the WoFFC game. The final developed system appropriately manages all functionalities efficiently using static manager classes, improving overall performance.</w:t>
      </w:r>
      <w:r w:rsidR="003F4A22">
        <w:t xml:space="preserve"> Reflection concludes there is still room for </w:t>
      </w:r>
      <w:r w:rsidR="00FB761F">
        <w:t xml:space="preserve">expansions </w:t>
      </w:r>
      <w:r w:rsidR="003F4A22">
        <w:t xml:space="preserve">to the tool system, although the final iteration is a suitable </w:t>
      </w:r>
      <w:r w:rsidR="006E2BD1">
        <w:t xml:space="preserve">demonstration </w:t>
      </w:r>
      <w:r w:rsidR="003F4A22">
        <w:t xml:space="preserve">of the project </w:t>
      </w:r>
      <w:r w:rsidR="00375372">
        <w:t>purpose</w:t>
      </w:r>
      <w:r w:rsidR="003F4A22">
        <w:t>.</w:t>
      </w:r>
      <w:r w:rsidR="00035814">
        <w:br w:type="page"/>
      </w:r>
    </w:p>
    <w:p w14:paraId="3FCA4292" w14:textId="7FBEC386" w:rsidR="00035814" w:rsidRDefault="00035814" w:rsidP="00035814">
      <w:pPr>
        <w:pStyle w:val="Heading1"/>
      </w:pPr>
      <w:bookmarkStart w:id="19" w:name="_Toc39959852"/>
      <w:r>
        <w:lastRenderedPageBreak/>
        <w:t>References</w:t>
      </w:r>
      <w:bookmarkStart w:id="20" w:name="_GoBack"/>
      <w:bookmarkEnd w:id="19"/>
      <w:bookmarkEnd w:id="20"/>
    </w:p>
    <w:p w14:paraId="3421F67E" w14:textId="77777777" w:rsidR="006E7AA6" w:rsidRPr="006E7AA6" w:rsidRDefault="00AC6611" w:rsidP="006E7AA6">
      <w:pPr>
        <w:pStyle w:val="Bibliography"/>
        <w:rPr>
          <w:rFonts w:cs="Arial"/>
        </w:rPr>
      </w:pPr>
      <w:r>
        <w:fldChar w:fldCharType="begin"/>
      </w:r>
      <w:r w:rsidR="006E7AA6">
        <w:instrText xml:space="preserve"> ADDIN ZOTERO_BIBL {"uncited":[],"omitted":[],"custom":[]} CSL_BIBLIOGRAPHY </w:instrText>
      </w:r>
      <w:r>
        <w:fldChar w:fldCharType="separate"/>
      </w:r>
      <w:r w:rsidR="006E7AA6" w:rsidRPr="006E7AA6">
        <w:rPr>
          <w:rFonts w:cs="Arial"/>
        </w:rPr>
        <w:t xml:space="preserve">Adobe Inc. (2020) </w:t>
      </w:r>
      <w:r w:rsidR="006E7AA6" w:rsidRPr="006E7AA6">
        <w:rPr>
          <w:rFonts w:cs="Arial"/>
          <w:i/>
          <w:iCs/>
        </w:rPr>
        <w:t>Adobe Photoshop</w:t>
      </w:r>
      <w:r w:rsidR="006E7AA6" w:rsidRPr="006E7AA6">
        <w:rPr>
          <w:rFonts w:cs="Arial"/>
        </w:rPr>
        <w:t>. Adobe.</w:t>
      </w:r>
    </w:p>
    <w:p w14:paraId="15FA186B" w14:textId="77777777" w:rsidR="006E7AA6" w:rsidRPr="006E7AA6" w:rsidRDefault="006E7AA6" w:rsidP="006E7AA6">
      <w:pPr>
        <w:pStyle w:val="Bibliography"/>
        <w:rPr>
          <w:rFonts w:cs="Arial"/>
        </w:rPr>
      </w:pPr>
      <w:r w:rsidRPr="006E7AA6">
        <w:rPr>
          <w:rFonts w:cs="Arial"/>
          <w:i/>
          <w:iCs/>
        </w:rPr>
        <w:t>DirectX</w:t>
      </w:r>
      <w:r w:rsidRPr="006E7AA6">
        <w:rPr>
          <w:rFonts w:cs="Arial"/>
        </w:rPr>
        <w:t xml:space="preserve"> (2019). Microsoft.</w:t>
      </w:r>
    </w:p>
    <w:p w14:paraId="36876FC7" w14:textId="77777777" w:rsidR="006E7AA6" w:rsidRPr="006E7AA6" w:rsidRDefault="006E7AA6" w:rsidP="006E7AA6">
      <w:pPr>
        <w:pStyle w:val="Bibliography"/>
        <w:rPr>
          <w:rFonts w:cs="Arial"/>
        </w:rPr>
      </w:pPr>
      <w:proofErr w:type="spellStart"/>
      <w:r w:rsidRPr="006E7AA6">
        <w:rPr>
          <w:rFonts w:cs="Arial"/>
        </w:rPr>
        <w:t>Falconi</w:t>
      </w:r>
      <w:proofErr w:type="spellEnd"/>
      <w:r w:rsidRPr="006E7AA6">
        <w:rPr>
          <w:rFonts w:cs="Arial"/>
        </w:rPr>
        <w:t>, R. F. (2010) ‘Usability and game design: Improving the MITAR Game Editor’. Massachusetts Institute of Technology.</w:t>
      </w:r>
    </w:p>
    <w:p w14:paraId="04D7F3E6" w14:textId="77777777" w:rsidR="006E7AA6" w:rsidRPr="006E7AA6" w:rsidRDefault="006E7AA6" w:rsidP="006E7AA6">
      <w:pPr>
        <w:pStyle w:val="Bibliography"/>
        <w:rPr>
          <w:rFonts w:cs="Arial"/>
        </w:rPr>
      </w:pPr>
      <w:r w:rsidRPr="006E7AA6">
        <w:rPr>
          <w:rFonts w:cs="Arial"/>
        </w:rPr>
        <w:t xml:space="preserve">Glampert (2017) </w:t>
      </w:r>
      <w:proofErr w:type="spellStart"/>
      <w:r w:rsidRPr="006E7AA6">
        <w:rPr>
          <w:rFonts w:cs="Arial"/>
          <w:i/>
          <w:iCs/>
        </w:rPr>
        <w:t>DebugDraw</w:t>
      </w:r>
      <w:proofErr w:type="spellEnd"/>
      <w:r w:rsidRPr="006E7AA6">
        <w:rPr>
          <w:rFonts w:cs="Arial"/>
        </w:rPr>
        <w:t>. Available at: https://github.com/glampert/debug-draw.</w:t>
      </w:r>
    </w:p>
    <w:p w14:paraId="6BB4606C" w14:textId="77777777" w:rsidR="006E7AA6" w:rsidRPr="006E7AA6" w:rsidRDefault="006E7AA6" w:rsidP="006E7AA6">
      <w:pPr>
        <w:pStyle w:val="Bibliography"/>
        <w:rPr>
          <w:rFonts w:cs="Arial"/>
        </w:rPr>
      </w:pPr>
      <w:r w:rsidRPr="006E7AA6">
        <w:rPr>
          <w:rFonts w:cs="Arial"/>
        </w:rPr>
        <w:t xml:space="preserve">Gothelf, J. (2013) </w:t>
      </w:r>
      <w:r w:rsidRPr="006E7AA6">
        <w:rPr>
          <w:rFonts w:cs="Arial"/>
          <w:i/>
          <w:iCs/>
        </w:rPr>
        <w:t>Lean UX: Applying lean principles to improve user experience</w:t>
      </w:r>
      <w:r w:rsidRPr="006E7AA6">
        <w:rPr>
          <w:rFonts w:cs="Arial"/>
        </w:rPr>
        <w:t>.  O’Reilly Media, Inc.</w:t>
      </w:r>
    </w:p>
    <w:p w14:paraId="01E3ECF9" w14:textId="77777777" w:rsidR="006E7AA6" w:rsidRPr="006E7AA6" w:rsidRDefault="006E7AA6" w:rsidP="006E7AA6">
      <w:pPr>
        <w:pStyle w:val="Bibliography"/>
        <w:rPr>
          <w:rFonts w:cs="Arial"/>
        </w:rPr>
      </w:pPr>
      <w:proofErr w:type="spellStart"/>
      <w:r w:rsidRPr="006E7AA6">
        <w:rPr>
          <w:rFonts w:cs="Arial"/>
        </w:rPr>
        <w:t>Krogsæter</w:t>
      </w:r>
      <w:proofErr w:type="spellEnd"/>
      <w:r w:rsidRPr="006E7AA6">
        <w:rPr>
          <w:rFonts w:cs="Arial"/>
        </w:rPr>
        <w:t xml:space="preserve">, T. G. (2009) ‘World of Wisdom-World Editor: User-interface for creating game worlds for World of Wisdom’. </w:t>
      </w:r>
      <w:proofErr w:type="spellStart"/>
      <w:r w:rsidRPr="006E7AA6">
        <w:rPr>
          <w:rFonts w:cs="Arial"/>
        </w:rPr>
        <w:t>Institutt</w:t>
      </w:r>
      <w:proofErr w:type="spellEnd"/>
      <w:r w:rsidRPr="006E7AA6">
        <w:rPr>
          <w:rFonts w:cs="Arial"/>
        </w:rPr>
        <w:t xml:space="preserve"> for </w:t>
      </w:r>
      <w:proofErr w:type="spellStart"/>
      <w:r w:rsidRPr="006E7AA6">
        <w:rPr>
          <w:rFonts w:cs="Arial"/>
        </w:rPr>
        <w:t>datateknikk</w:t>
      </w:r>
      <w:proofErr w:type="spellEnd"/>
      <w:r w:rsidRPr="006E7AA6">
        <w:rPr>
          <w:rFonts w:cs="Arial"/>
        </w:rPr>
        <w:t xml:space="preserve"> </w:t>
      </w:r>
      <w:proofErr w:type="spellStart"/>
      <w:r w:rsidRPr="006E7AA6">
        <w:rPr>
          <w:rFonts w:cs="Arial"/>
        </w:rPr>
        <w:t>og</w:t>
      </w:r>
      <w:proofErr w:type="spellEnd"/>
      <w:r w:rsidRPr="006E7AA6">
        <w:rPr>
          <w:rFonts w:cs="Arial"/>
        </w:rPr>
        <w:t xml:space="preserve"> </w:t>
      </w:r>
      <w:proofErr w:type="spellStart"/>
      <w:r w:rsidRPr="006E7AA6">
        <w:rPr>
          <w:rFonts w:cs="Arial"/>
        </w:rPr>
        <w:t>informasjonsvitenskap</w:t>
      </w:r>
      <w:proofErr w:type="spellEnd"/>
      <w:r w:rsidRPr="006E7AA6">
        <w:rPr>
          <w:rFonts w:cs="Arial"/>
        </w:rPr>
        <w:t>.</w:t>
      </w:r>
    </w:p>
    <w:p w14:paraId="2006C8ED" w14:textId="77777777" w:rsidR="006E7AA6" w:rsidRPr="006E7AA6" w:rsidRDefault="006E7AA6" w:rsidP="006E7AA6">
      <w:pPr>
        <w:pStyle w:val="Bibliography"/>
        <w:rPr>
          <w:rFonts w:cs="Arial"/>
        </w:rPr>
      </w:pPr>
      <w:r w:rsidRPr="006E7AA6">
        <w:rPr>
          <w:rFonts w:cs="Arial"/>
          <w:i/>
          <w:iCs/>
        </w:rPr>
        <w:t>Maya</w:t>
      </w:r>
      <w:r w:rsidRPr="006E7AA6">
        <w:rPr>
          <w:rFonts w:cs="Arial"/>
        </w:rPr>
        <w:t xml:space="preserve"> (2020). Autodesk.</w:t>
      </w:r>
    </w:p>
    <w:p w14:paraId="3F56F5FB" w14:textId="77777777" w:rsidR="006E7AA6" w:rsidRPr="006E7AA6" w:rsidRDefault="006E7AA6" w:rsidP="006E7AA6">
      <w:pPr>
        <w:pStyle w:val="Bibliography"/>
        <w:rPr>
          <w:rFonts w:cs="Arial"/>
        </w:rPr>
      </w:pPr>
      <w:r w:rsidRPr="006E7AA6">
        <w:rPr>
          <w:rFonts w:cs="Arial"/>
        </w:rPr>
        <w:t xml:space="preserve">Roosendaal, T. (2020) </w:t>
      </w:r>
      <w:r w:rsidRPr="006E7AA6">
        <w:rPr>
          <w:rFonts w:cs="Arial"/>
          <w:i/>
          <w:iCs/>
        </w:rPr>
        <w:t>Blender</w:t>
      </w:r>
      <w:r w:rsidRPr="006E7AA6">
        <w:rPr>
          <w:rFonts w:cs="Arial"/>
        </w:rPr>
        <w:t>. Blender Foundation. Available at: https://www.blender.org/ (Accessed: 8 May 2020).</w:t>
      </w:r>
    </w:p>
    <w:p w14:paraId="06276C6A" w14:textId="77777777" w:rsidR="006E7AA6" w:rsidRPr="006E7AA6" w:rsidRDefault="006E7AA6" w:rsidP="006E7AA6">
      <w:pPr>
        <w:pStyle w:val="Bibliography"/>
        <w:rPr>
          <w:rFonts w:cs="Arial"/>
        </w:rPr>
      </w:pPr>
      <w:r w:rsidRPr="006E7AA6">
        <w:rPr>
          <w:rFonts w:cs="Arial"/>
        </w:rPr>
        <w:t xml:space="preserve">Sweeney, T. (2014) </w:t>
      </w:r>
      <w:r w:rsidRPr="006E7AA6">
        <w:rPr>
          <w:rFonts w:cs="Arial"/>
          <w:i/>
          <w:iCs/>
        </w:rPr>
        <w:t>Unreal Engine</w:t>
      </w:r>
      <w:r w:rsidRPr="006E7AA6">
        <w:rPr>
          <w:rFonts w:cs="Arial"/>
        </w:rPr>
        <w:t>. Epic Games. Available at: https://www.unrealengine.com/en-US/get-now (Accessed: 8 May 2020).</w:t>
      </w:r>
    </w:p>
    <w:p w14:paraId="464FEAEF" w14:textId="3176C3E6" w:rsidR="00C730D9" w:rsidRPr="00AC6611" w:rsidRDefault="00AC6611" w:rsidP="00C730D9">
      <w:r>
        <w:fldChar w:fldCharType="end"/>
      </w:r>
    </w:p>
    <w:sectPr w:rsidR="00C730D9" w:rsidRPr="00AC6611" w:rsidSect="0053067F">
      <w:headerReference w:type="default" r:id="rId28"/>
      <w:footerReference w:type="default" r:id="rId29"/>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B008C" w14:textId="77777777" w:rsidR="00045DA1" w:rsidRDefault="00045DA1" w:rsidP="0099641F">
      <w:r>
        <w:separator/>
      </w:r>
    </w:p>
  </w:endnote>
  <w:endnote w:type="continuationSeparator" w:id="0">
    <w:p w14:paraId="2240A897" w14:textId="77777777" w:rsidR="00045DA1" w:rsidRDefault="00045DA1"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DD470D" w:rsidRDefault="00DD470D"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DD470D" w:rsidRDefault="00DD470D"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EC3309" w14:textId="77777777" w:rsidR="00045DA1" w:rsidRDefault="00045DA1" w:rsidP="0099641F">
      <w:r>
        <w:separator/>
      </w:r>
    </w:p>
  </w:footnote>
  <w:footnote w:type="continuationSeparator" w:id="0">
    <w:p w14:paraId="5E42E8B9" w14:textId="77777777" w:rsidR="00045DA1" w:rsidRDefault="00045DA1"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DD470D" w:rsidRDefault="00DD470D"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520B9B"/>
    <w:multiLevelType w:val="hybridMultilevel"/>
    <w:tmpl w:val="C420B04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546347"/>
    <w:multiLevelType w:val="hybridMultilevel"/>
    <w:tmpl w:val="F86CF0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6"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BF5D21"/>
    <w:multiLevelType w:val="hybridMultilevel"/>
    <w:tmpl w:val="8E2E2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5"/>
  </w:num>
  <w:num w:numId="3">
    <w:abstractNumId w:val="14"/>
  </w:num>
  <w:num w:numId="4">
    <w:abstractNumId w:val="13"/>
  </w:num>
  <w:num w:numId="5">
    <w:abstractNumId w:val="18"/>
  </w:num>
  <w:num w:numId="6">
    <w:abstractNumId w:val="20"/>
  </w:num>
  <w:num w:numId="7">
    <w:abstractNumId w:val="24"/>
  </w:num>
  <w:num w:numId="8">
    <w:abstractNumId w:val="35"/>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29"/>
  </w:num>
  <w:num w:numId="12">
    <w:abstractNumId w:val="21"/>
  </w:num>
  <w:num w:numId="13">
    <w:abstractNumId w:val="31"/>
  </w:num>
  <w:num w:numId="14">
    <w:abstractNumId w:val="32"/>
  </w:num>
  <w:num w:numId="15">
    <w:abstractNumId w:val="23"/>
  </w:num>
  <w:num w:numId="16">
    <w:abstractNumId w:val="19"/>
  </w:num>
  <w:num w:numId="17">
    <w:abstractNumId w:val="34"/>
  </w:num>
  <w:num w:numId="18">
    <w:abstractNumId w:val="28"/>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30"/>
  </w:num>
  <w:num w:numId="34">
    <w:abstractNumId w:val="15"/>
  </w:num>
  <w:num w:numId="35">
    <w:abstractNumId w:val="11"/>
  </w:num>
  <w:num w:numId="36">
    <w:abstractNumId w:val="36"/>
  </w:num>
  <w:num w:numId="37">
    <w:abstractNumId w:val="27"/>
  </w:num>
  <w:num w:numId="38">
    <w:abstractNumId w:val="37"/>
  </w:num>
  <w:num w:numId="39">
    <w:abstractNumId w:val="38"/>
  </w:num>
  <w:num w:numId="40">
    <w:abstractNumId w:val="33"/>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45DA1"/>
    <w:rsid w:val="00047634"/>
    <w:rsid w:val="000502E1"/>
    <w:rsid w:val="0005081E"/>
    <w:rsid w:val="00050D95"/>
    <w:rsid w:val="00051191"/>
    <w:rsid w:val="00052E1B"/>
    <w:rsid w:val="000543EF"/>
    <w:rsid w:val="000605FF"/>
    <w:rsid w:val="0006086A"/>
    <w:rsid w:val="000619CD"/>
    <w:rsid w:val="00061D75"/>
    <w:rsid w:val="00062BAD"/>
    <w:rsid w:val="000649F2"/>
    <w:rsid w:val="00064ECE"/>
    <w:rsid w:val="00066781"/>
    <w:rsid w:val="00070FD1"/>
    <w:rsid w:val="00072FA5"/>
    <w:rsid w:val="00081D0D"/>
    <w:rsid w:val="00081F3F"/>
    <w:rsid w:val="00083B0B"/>
    <w:rsid w:val="00084A1B"/>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4DBC"/>
    <w:rsid w:val="000A7248"/>
    <w:rsid w:val="000A76DC"/>
    <w:rsid w:val="000B2A77"/>
    <w:rsid w:val="000B2E14"/>
    <w:rsid w:val="000B366C"/>
    <w:rsid w:val="000B3833"/>
    <w:rsid w:val="000B38C1"/>
    <w:rsid w:val="000B7FE0"/>
    <w:rsid w:val="000C2965"/>
    <w:rsid w:val="000C3790"/>
    <w:rsid w:val="000C4734"/>
    <w:rsid w:val="000C5696"/>
    <w:rsid w:val="000C78E6"/>
    <w:rsid w:val="000D211A"/>
    <w:rsid w:val="000D2E5F"/>
    <w:rsid w:val="000D3046"/>
    <w:rsid w:val="000D369E"/>
    <w:rsid w:val="000D4301"/>
    <w:rsid w:val="000D5D61"/>
    <w:rsid w:val="000D5E31"/>
    <w:rsid w:val="000D6B0A"/>
    <w:rsid w:val="000D6D59"/>
    <w:rsid w:val="000D6E96"/>
    <w:rsid w:val="000D714F"/>
    <w:rsid w:val="000E042E"/>
    <w:rsid w:val="000E0A0D"/>
    <w:rsid w:val="000E11BA"/>
    <w:rsid w:val="000E12B3"/>
    <w:rsid w:val="000E2E84"/>
    <w:rsid w:val="000E4C2B"/>
    <w:rsid w:val="000E4D9D"/>
    <w:rsid w:val="000E6E54"/>
    <w:rsid w:val="000F2619"/>
    <w:rsid w:val="000F34E6"/>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745C"/>
    <w:rsid w:val="001375D1"/>
    <w:rsid w:val="00140DB2"/>
    <w:rsid w:val="0014101F"/>
    <w:rsid w:val="00141F8E"/>
    <w:rsid w:val="00142262"/>
    <w:rsid w:val="00144203"/>
    <w:rsid w:val="001453C7"/>
    <w:rsid w:val="00153518"/>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2CE5"/>
    <w:rsid w:val="001B44EC"/>
    <w:rsid w:val="001B4667"/>
    <w:rsid w:val="001B5B84"/>
    <w:rsid w:val="001B69CC"/>
    <w:rsid w:val="001B7378"/>
    <w:rsid w:val="001B7B1E"/>
    <w:rsid w:val="001B7D45"/>
    <w:rsid w:val="001C0B5B"/>
    <w:rsid w:val="001C37D6"/>
    <w:rsid w:val="001C5B5E"/>
    <w:rsid w:val="001C7EE7"/>
    <w:rsid w:val="001D1838"/>
    <w:rsid w:val="001D4778"/>
    <w:rsid w:val="001E04B8"/>
    <w:rsid w:val="001E2A54"/>
    <w:rsid w:val="001E5913"/>
    <w:rsid w:val="001E7D0C"/>
    <w:rsid w:val="001F0920"/>
    <w:rsid w:val="001F178D"/>
    <w:rsid w:val="001F2824"/>
    <w:rsid w:val="001F2EB8"/>
    <w:rsid w:val="001F424C"/>
    <w:rsid w:val="001F433A"/>
    <w:rsid w:val="001F4AC0"/>
    <w:rsid w:val="001F4C1E"/>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52B4"/>
    <w:rsid w:val="0023064F"/>
    <w:rsid w:val="00235687"/>
    <w:rsid w:val="0023769F"/>
    <w:rsid w:val="00241B03"/>
    <w:rsid w:val="00241D3C"/>
    <w:rsid w:val="0024356E"/>
    <w:rsid w:val="00250167"/>
    <w:rsid w:val="00251642"/>
    <w:rsid w:val="00256E34"/>
    <w:rsid w:val="002576DE"/>
    <w:rsid w:val="0026022C"/>
    <w:rsid w:val="00260831"/>
    <w:rsid w:val="00261527"/>
    <w:rsid w:val="00261664"/>
    <w:rsid w:val="00263738"/>
    <w:rsid w:val="00263A5B"/>
    <w:rsid w:val="00264A59"/>
    <w:rsid w:val="0026528E"/>
    <w:rsid w:val="00267891"/>
    <w:rsid w:val="00267E18"/>
    <w:rsid w:val="002700FA"/>
    <w:rsid w:val="002704D3"/>
    <w:rsid w:val="002705C4"/>
    <w:rsid w:val="002713AB"/>
    <w:rsid w:val="0027172A"/>
    <w:rsid w:val="002720F8"/>
    <w:rsid w:val="0027279F"/>
    <w:rsid w:val="0027412B"/>
    <w:rsid w:val="0027559D"/>
    <w:rsid w:val="00275CB1"/>
    <w:rsid w:val="00276028"/>
    <w:rsid w:val="002778DD"/>
    <w:rsid w:val="00284388"/>
    <w:rsid w:val="00284DA1"/>
    <w:rsid w:val="002907A4"/>
    <w:rsid w:val="002928D2"/>
    <w:rsid w:val="00295E2C"/>
    <w:rsid w:val="00296207"/>
    <w:rsid w:val="00297263"/>
    <w:rsid w:val="002A4964"/>
    <w:rsid w:val="002A633F"/>
    <w:rsid w:val="002A6D37"/>
    <w:rsid w:val="002B0778"/>
    <w:rsid w:val="002B0A9D"/>
    <w:rsid w:val="002B10DF"/>
    <w:rsid w:val="002B19BA"/>
    <w:rsid w:val="002B1EE5"/>
    <w:rsid w:val="002B1FB7"/>
    <w:rsid w:val="002B423E"/>
    <w:rsid w:val="002B75C7"/>
    <w:rsid w:val="002C01AF"/>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2FEF"/>
    <w:rsid w:val="002E36E8"/>
    <w:rsid w:val="002F37B1"/>
    <w:rsid w:val="002F54EF"/>
    <w:rsid w:val="002F5774"/>
    <w:rsid w:val="002F6047"/>
    <w:rsid w:val="002F7C5C"/>
    <w:rsid w:val="002F7DD4"/>
    <w:rsid w:val="00302AD1"/>
    <w:rsid w:val="003033D8"/>
    <w:rsid w:val="00303DDF"/>
    <w:rsid w:val="00304C36"/>
    <w:rsid w:val="00304D7D"/>
    <w:rsid w:val="00307B4E"/>
    <w:rsid w:val="00310FD9"/>
    <w:rsid w:val="00312857"/>
    <w:rsid w:val="0031307D"/>
    <w:rsid w:val="00317AE5"/>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4F1E"/>
    <w:rsid w:val="00335865"/>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372"/>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4A22"/>
    <w:rsid w:val="003F5080"/>
    <w:rsid w:val="003F55A3"/>
    <w:rsid w:val="003F7ABA"/>
    <w:rsid w:val="00400313"/>
    <w:rsid w:val="004019B6"/>
    <w:rsid w:val="00401B34"/>
    <w:rsid w:val="00401E6A"/>
    <w:rsid w:val="00402B47"/>
    <w:rsid w:val="00402E2A"/>
    <w:rsid w:val="00402F98"/>
    <w:rsid w:val="004038E1"/>
    <w:rsid w:val="00403EAD"/>
    <w:rsid w:val="004047C1"/>
    <w:rsid w:val="00406BE4"/>
    <w:rsid w:val="00406E1A"/>
    <w:rsid w:val="00406F52"/>
    <w:rsid w:val="00411056"/>
    <w:rsid w:val="00411B2E"/>
    <w:rsid w:val="00412A8F"/>
    <w:rsid w:val="00414DF6"/>
    <w:rsid w:val="004154C4"/>
    <w:rsid w:val="00417022"/>
    <w:rsid w:val="00417D44"/>
    <w:rsid w:val="00421E07"/>
    <w:rsid w:val="004237E3"/>
    <w:rsid w:val="00427B85"/>
    <w:rsid w:val="004346D6"/>
    <w:rsid w:val="004356A3"/>
    <w:rsid w:val="0043603B"/>
    <w:rsid w:val="00440FB1"/>
    <w:rsid w:val="00441594"/>
    <w:rsid w:val="00442C5C"/>
    <w:rsid w:val="00443247"/>
    <w:rsid w:val="00444D14"/>
    <w:rsid w:val="0044506C"/>
    <w:rsid w:val="004465A7"/>
    <w:rsid w:val="004504A2"/>
    <w:rsid w:val="00452789"/>
    <w:rsid w:val="00455232"/>
    <w:rsid w:val="00455FCE"/>
    <w:rsid w:val="00456AC9"/>
    <w:rsid w:val="00456FEA"/>
    <w:rsid w:val="0045713E"/>
    <w:rsid w:val="004571E4"/>
    <w:rsid w:val="00457460"/>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3B72"/>
    <w:rsid w:val="00487C6C"/>
    <w:rsid w:val="004919E3"/>
    <w:rsid w:val="004921C1"/>
    <w:rsid w:val="00495140"/>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522E"/>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29EF"/>
    <w:rsid w:val="005036BD"/>
    <w:rsid w:val="005045BE"/>
    <w:rsid w:val="00504CCB"/>
    <w:rsid w:val="00506F0A"/>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0DD9"/>
    <w:rsid w:val="005318F6"/>
    <w:rsid w:val="0053793F"/>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1C"/>
    <w:rsid w:val="00557829"/>
    <w:rsid w:val="00557B62"/>
    <w:rsid w:val="005611A1"/>
    <w:rsid w:val="00561860"/>
    <w:rsid w:val="00561FD5"/>
    <w:rsid w:val="005627C4"/>
    <w:rsid w:val="00565373"/>
    <w:rsid w:val="00566864"/>
    <w:rsid w:val="00567E4C"/>
    <w:rsid w:val="00570FB8"/>
    <w:rsid w:val="005715A8"/>
    <w:rsid w:val="00572B5B"/>
    <w:rsid w:val="00573F00"/>
    <w:rsid w:val="00574AD1"/>
    <w:rsid w:val="00574E7F"/>
    <w:rsid w:val="0057522C"/>
    <w:rsid w:val="005759FF"/>
    <w:rsid w:val="00577DB8"/>
    <w:rsid w:val="00580A19"/>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971C3"/>
    <w:rsid w:val="005975E7"/>
    <w:rsid w:val="005A04C2"/>
    <w:rsid w:val="005A0F70"/>
    <w:rsid w:val="005A2118"/>
    <w:rsid w:val="005A29CC"/>
    <w:rsid w:val="005A3A68"/>
    <w:rsid w:val="005A3CF5"/>
    <w:rsid w:val="005A44E7"/>
    <w:rsid w:val="005B0BBC"/>
    <w:rsid w:val="005B12FA"/>
    <w:rsid w:val="005B3B84"/>
    <w:rsid w:val="005B499D"/>
    <w:rsid w:val="005B4E25"/>
    <w:rsid w:val="005B50C8"/>
    <w:rsid w:val="005B652B"/>
    <w:rsid w:val="005B7060"/>
    <w:rsid w:val="005B777A"/>
    <w:rsid w:val="005B79B7"/>
    <w:rsid w:val="005C1EDE"/>
    <w:rsid w:val="005C3250"/>
    <w:rsid w:val="005C3514"/>
    <w:rsid w:val="005C3CB6"/>
    <w:rsid w:val="005C52ED"/>
    <w:rsid w:val="005C5696"/>
    <w:rsid w:val="005C5BAF"/>
    <w:rsid w:val="005C5C14"/>
    <w:rsid w:val="005C7A0D"/>
    <w:rsid w:val="005C7CC9"/>
    <w:rsid w:val="005D009E"/>
    <w:rsid w:val="005D2354"/>
    <w:rsid w:val="005D3D21"/>
    <w:rsid w:val="005D453E"/>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9F"/>
    <w:rsid w:val="006555BC"/>
    <w:rsid w:val="00655DC7"/>
    <w:rsid w:val="00660270"/>
    <w:rsid w:val="00660D41"/>
    <w:rsid w:val="0066113D"/>
    <w:rsid w:val="00661A50"/>
    <w:rsid w:val="00661D9E"/>
    <w:rsid w:val="00661E59"/>
    <w:rsid w:val="0066273F"/>
    <w:rsid w:val="006630FE"/>
    <w:rsid w:val="00663614"/>
    <w:rsid w:val="0066393C"/>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225E"/>
    <w:rsid w:val="006E23C2"/>
    <w:rsid w:val="006E2BD1"/>
    <w:rsid w:val="006E3BCC"/>
    <w:rsid w:val="006E40DE"/>
    <w:rsid w:val="006E5275"/>
    <w:rsid w:val="006E5E50"/>
    <w:rsid w:val="006E7AA6"/>
    <w:rsid w:val="006F06E7"/>
    <w:rsid w:val="006F309C"/>
    <w:rsid w:val="006F5407"/>
    <w:rsid w:val="006F7602"/>
    <w:rsid w:val="006F7BE1"/>
    <w:rsid w:val="00701C48"/>
    <w:rsid w:val="00702451"/>
    <w:rsid w:val="00702D46"/>
    <w:rsid w:val="00702E87"/>
    <w:rsid w:val="007039FF"/>
    <w:rsid w:val="007045CB"/>
    <w:rsid w:val="007077E0"/>
    <w:rsid w:val="00711E6D"/>
    <w:rsid w:val="007125FE"/>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2A6C"/>
    <w:rsid w:val="00733B03"/>
    <w:rsid w:val="007351B4"/>
    <w:rsid w:val="00735213"/>
    <w:rsid w:val="00736389"/>
    <w:rsid w:val="007365E6"/>
    <w:rsid w:val="0073713D"/>
    <w:rsid w:val="0073747B"/>
    <w:rsid w:val="0074004D"/>
    <w:rsid w:val="00743033"/>
    <w:rsid w:val="00743387"/>
    <w:rsid w:val="007434EC"/>
    <w:rsid w:val="00743CE5"/>
    <w:rsid w:val="00743D6C"/>
    <w:rsid w:val="00743E92"/>
    <w:rsid w:val="007454B9"/>
    <w:rsid w:val="00745B36"/>
    <w:rsid w:val="00746889"/>
    <w:rsid w:val="007479B5"/>
    <w:rsid w:val="0075070A"/>
    <w:rsid w:val="00751767"/>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47B0"/>
    <w:rsid w:val="007652F6"/>
    <w:rsid w:val="00766046"/>
    <w:rsid w:val="007664D8"/>
    <w:rsid w:val="007667E8"/>
    <w:rsid w:val="00766823"/>
    <w:rsid w:val="00767F6E"/>
    <w:rsid w:val="00772A35"/>
    <w:rsid w:val="00776415"/>
    <w:rsid w:val="007766CC"/>
    <w:rsid w:val="00777360"/>
    <w:rsid w:val="00780ABA"/>
    <w:rsid w:val="007822C3"/>
    <w:rsid w:val="00782745"/>
    <w:rsid w:val="00783476"/>
    <w:rsid w:val="007834B1"/>
    <w:rsid w:val="00784174"/>
    <w:rsid w:val="00784B9A"/>
    <w:rsid w:val="00785CF1"/>
    <w:rsid w:val="00786B53"/>
    <w:rsid w:val="00787071"/>
    <w:rsid w:val="007879CF"/>
    <w:rsid w:val="0079176A"/>
    <w:rsid w:val="007919A7"/>
    <w:rsid w:val="007919B1"/>
    <w:rsid w:val="00791A9F"/>
    <w:rsid w:val="007924DC"/>
    <w:rsid w:val="00795DF8"/>
    <w:rsid w:val="00796EB9"/>
    <w:rsid w:val="00797284"/>
    <w:rsid w:val="007A051F"/>
    <w:rsid w:val="007A1571"/>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5DB"/>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13AC1"/>
    <w:rsid w:val="00813C4E"/>
    <w:rsid w:val="0081609F"/>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47522"/>
    <w:rsid w:val="008517C5"/>
    <w:rsid w:val="00851D77"/>
    <w:rsid w:val="0085208E"/>
    <w:rsid w:val="00852D1F"/>
    <w:rsid w:val="008538FA"/>
    <w:rsid w:val="0085498F"/>
    <w:rsid w:val="00855B1F"/>
    <w:rsid w:val="00855D2D"/>
    <w:rsid w:val="00856DC4"/>
    <w:rsid w:val="00856E79"/>
    <w:rsid w:val="00857EAF"/>
    <w:rsid w:val="00861569"/>
    <w:rsid w:val="00862D00"/>
    <w:rsid w:val="00862D46"/>
    <w:rsid w:val="00863A08"/>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87917"/>
    <w:rsid w:val="008902C6"/>
    <w:rsid w:val="008907E6"/>
    <w:rsid w:val="00890806"/>
    <w:rsid w:val="00892353"/>
    <w:rsid w:val="00894DA5"/>
    <w:rsid w:val="008950DF"/>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4D8F"/>
    <w:rsid w:val="008C67E2"/>
    <w:rsid w:val="008D07DE"/>
    <w:rsid w:val="008D1EB6"/>
    <w:rsid w:val="008D1F9D"/>
    <w:rsid w:val="008D201E"/>
    <w:rsid w:val="008D57EE"/>
    <w:rsid w:val="008D5F32"/>
    <w:rsid w:val="008D742B"/>
    <w:rsid w:val="008D7EC4"/>
    <w:rsid w:val="008E00B4"/>
    <w:rsid w:val="008E14E4"/>
    <w:rsid w:val="008E3CB4"/>
    <w:rsid w:val="008E4F26"/>
    <w:rsid w:val="008E6DE4"/>
    <w:rsid w:val="008E7595"/>
    <w:rsid w:val="008E7F28"/>
    <w:rsid w:val="008F00DA"/>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36D8"/>
    <w:rsid w:val="0092467D"/>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2908"/>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38A2"/>
    <w:rsid w:val="009A6084"/>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944"/>
    <w:rsid w:val="009E0D6E"/>
    <w:rsid w:val="009E2025"/>
    <w:rsid w:val="009E2228"/>
    <w:rsid w:val="009E3C0D"/>
    <w:rsid w:val="009E4647"/>
    <w:rsid w:val="009E4888"/>
    <w:rsid w:val="009E4B11"/>
    <w:rsid w:val="009E59C7"/>
    <w:rsid w:val="009E5EDA"/>
    <w:rsid w:val="009F1E97"/>
    <w:rsid w:val="009F3BB4"/>
    <w:rsid w:val="009F7E28"/>
    <w:rsid w:val="00A05674"/>
    <w:rsid w:val="00A06F3F"/>
    <w:rsid w:val="00A074D5"/>
    <w:rsid w:val="00A10331"/>
    <w:rsid w:val="00A10CA0"/>
    <w:rsid w:val="00A110C2"/>
    <w:rsid w:val="00A114F0"/>
    <w:rsid w:val="00A13AC9"/>
    <w:rsid w:val="00A15076"/>
    <w:rsid w:val="00A153AF"/>
    <w:rsid w:val="00A15657"/>
    <w:rsid w:val="00A16F66"/>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730"/>
    <w:rsid w:val="00A47D3D"/>
    <w:rsid w:val="00A50465"/>
    <w:rsid w:val="00A546C5"/>
    <w:rsid w:val="00A604DE"/>
    <w:rsid w:val="00A612F1"/>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146B"/>
    <w:rsid w:val="00AE4A62"/>
    <w:rsid w:val="00AE5912"/>
    <w:rsid w:val="00AE5F16"/>
    <w:rsid w:val="00AE790D"/>
    <w:rsid w:val="00AF09F1"/>
    <w:rsid w:val="00AF1B49"/>
    <w:rsid w:val="00AF1BDD"/>
    <w:rsid w:val="00AF2900"/>
    <w:rsid w:val="00AF2BD9"/>
    <w:rsid w:val="00AF36FE"/>
    <w:rsid w:val="00AF3CD6"/>
    <w:rsid w:val="00AF5701"/>
    <w:rsid w:val="00AF6A37"/>
    <w:rsid w:val="00B003E5"/>
    <w:rsid w:val="00B00DE4"/>
    <w:rsid w:val="00B052F1"/>
    <w:rsid w:val="00B070CE"/>
    <w:rsid w:val="00B0735A"/>
    <w:rsid w:val="00B073A0"/>
    <w:rsid w:val="00B12525"/>
    <w:rsid w:val="00B136EC"/>
    <w:rsid w:val="00B15D3F"/>
    <w:rsid w:val="00B16240"/>
    <w:rsid w:val="00B16F17"/>
    <w:rsid w:val="00B20B3C"/>
    <w:rsid w:val="00B22286"/>
    <w:rsid w:val="00B2281C"/>
    <w:rsid w:val="00B230CD"/>
    <w:rsid w:val="00B23433"/>
    <w:rsid w:val="00B27000"/>
    <w:rsid w:val="00B31CAD"/>
    <w:rsid w:val="00B32822"/>
    <w:rsid w:val="00B34217"/>
    <w:rsid w:val="00B34AB4"/>
    <w:rsid w:val="00B370DD"/>
    <w:rsid w:val="00B4224B"/>
    <w:rsid w:val="00B42C3D"/>
    <w:rsid w:val="00B457B0"/>
    <w:rsid w:val="00B46B1F"/>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67FC"/>
    <w:rsid w:val="00B772B9"/>
    <w:rsid w:val="00B800FC"/>
    <w:rsid w:val="00B80926"/>
    <w:rsid w:val="00B84734"/>
    <w:rsid w:val="00B8545A"/>
    <w:rsid w:val="00B85E1B"/>
    <w:rsid w:val="00B86B09"/>
    <w:rsid w:val="00B86BBA"/>
    <w:rsid w:val="00B93229"/>
    <w:rsid w:val="00B94F47"/>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531"/>
    <w:rsid w:val="00BE3A26"/>
    <w:rsid w:val="00BE50F1"/>
    <w:rsid w:val="00BE5B83"/>
    <w:rsid w:val="00BE74A0"/>
    <w:rsid w:val="00BF06CF"/>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37D08"/>
    <w:rsid w:val="00C41277"/>
    <w:rsid w:val="00C41589"/>
    <w:rsid w:val="00C41A8D"/>
    <w:rsid w:val="00C42D24"/>
    <w:rsid w:val="00C4363B"/>
    <w:rsid w:val="00C44271"/>
    <w:rsid w:val="00C44453"/>
    <w:rsid w:val="00C4760F"/>
    <w:rsid w:val="00C53EEA"/>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360E"/>
    <w:rsid w:val="00CB458A"/>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0F7"/>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2C83"/>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2617D"/>
    <w:rsid w:val="00D2792C"/>
    <w:rsid w:val="00D32FAD"/>
    <w:rsid w:val="00D33D2E"/>
    <w:rsid w:val="00D3438C"/>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3DD"/>
    <w:rsid w:val="00D6087C"/>
    <w:rsid w:val="00D62716"/>
    <w:rsid w:val="00D6303A"/>
    <w:rsid w:val="00D63F49"/>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2F2C"/>
    <w:rsid w:val="00DD4359"/>
    <w:rsid w:val="00DD470D"/>
    <w:rsid w:val="00DD4C64"/>
    <w:rsid w:val="00DD5F71"/>
    <w:rsid w:val="00DE1326"/>
    <w:rsid w:val="00DE3877"/>
    <w:rsid w:val="00DE3A07"/>
    <w:rsid w:val="00DE553B"/>
    <w:rsid w:val="00DE58B9"/>
    <w:rsid w:val="00DE5FD4"/>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A43"/>
    <w:rsid w:val="00E20B38"/>
    <w:rsid w:val="00E20EF3"/>
    <w:rsid w:val="00E3005B"/>
    <w:rsid w:val="00E32079"/>
    <w:rsid w:val="00E32D5B"/>
    <w:rsid w:val="00E33808"/>
    <w:rsid w:val="00E34D54"/>
    <w:rsid w:val="00E35ABA"/>
    <w:rsid w:val="00E3636C"/>
    <w:rsid w:val="00E36D5C"/>
    <w:rsid w:val="00E37CEA"/>
    <w:rsid w:val="00E403F6"/>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230"/>
    <w:rsid w:val="00E83A91"/>
    <w:rsid w:val="00E84ADE"/>
    <w:rsid w:val="00E857C5"/>
    <w:rsid w:val="00E858A2"/>
    <w:rsid w:val="00E85994"/>
    <w:rsid w:val="00E862C1"/>
    <w:rsid w:val="00E86D06"/>
    <w:rsid w:val="00E9341E"/>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63DE"/>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A04"/>
    <w:rsid w:val="00EE55D3"/>
    <w:rsid w:val="00EE5B15"/>
    <w:rsid w:val="00EE6216"/>
    <w:rsid w:val="00EE6AF7"/>
    <w:rsid w:val="00EF289E"/>
    <w:rsid w:val="00EF2B23"/>
    <w:rsid w:val="00EF4581"/>
    <w:rsid w:val="00EF5483"/>
    <w:rsid w:val="00EF5EAE"/>
    <w:rsid w:val="00EF6E89"/>
    <w:rsid w:val="00EF7FEC"/>
    <w:rsid w:val="00F02776"/>
    <w:rsid w:val="00F04912"/>
    <w:rsid w:val="00F04D79"/>
    <w:rsid w:val="00F0648F"/>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04A"/>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B761F"/>
    <w:rsid w:val="00FC237F"/>
    <w:rsid w:val="00FC2D0F"/>
    <w:rsid w:val="00FC302A"/>
    <w:rsid w:val="00FC3969"/>
    <w:rsid w:val="00FC4474"/>
    <w:rsid w:val="00FC5310"/>
    <w:rsid w:val="00FD01DB"/>
    <w:rsid w:val="00FD1444"/>
    <w:rsid w:val="00FD19E9"/>
    <w:rsid w:val="00FD2979"/>
    <w:rsid w:val="00FD383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cid:121A51C9-BE54-4270-B801-CADC4E609F6D"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3.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52EC9F4-CE19-4D0E-A369-EA0DA7EFC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31</Pages>
  <Words>8520</Words>
  <Characters>48565</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5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469</cp:revision>
  <cp:lastPrinted>2020-05-09T16:54:00Z</cp:lastPrinted>
  <dcterms:created xsi:type="dcterms:W3CDTF">2020-05-08T13:40:00Z</dcterms:created>
  <dcterms:modified xsi:type="dcterms:W3CDTF">2020-05-1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hsnrJyTR"/&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